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A561E" w:rsidRDefault="00D937FE">
      <w:pPr>
        <w:spacing w:line="480" w:lineRule="auto"/>
        <w:rPr>
          <w:rFonts w:eastAsia="DFKai-SB"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>Title</w:t>
      </w:r>
    </w:p>
    <w:p w:rsidR="006A561E" w:rsidRDefault="00D937FE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An experimental framework for determining the degree of </w:t>
      </w:r>
      <w:proofErr w:type="spellStart"/>
      <w:r>
        <w:rPr>
          <w:rFonts w:eastAsia="DFKai-SB" w:cs="Arial"/>
          <w:sz w:val="24"/>
          <w:szCs w:val="24"/>
        </w:rPr>
        <w:t>intraguild</w:t>
      </w:r>
      <w:proofErr w:type="spellEnd"/>
      <w:r>
        <w:rPr>
          <w:rFonts w:eastAsia="DFKai-SB" w:cs="Arial"/>
          <w:sz w:val="24"/>
          <w:szCs w:val="24"/>
        </w:rPr>
        <w:t xml:space="preserve"> predation in a three-species terrestrial omnivorous arthropod food web in the field</w:t>
      </w:r>
    </w:p>
    <w:p w:rsidR="006A561E" w:rsidRDefault="006A561E">
      <w:pPr>
        <w:spacing w:line="480" w:lineRule="auto"/>
        <w:rPr>
          <w:rFonts w:cs="Arial"/>
          <w:sz w:val="24"/>
          <w:szCs w:val="24"/>
        </w:rPr>
      </w:pPr>
    </w:p>
    <w:p w:rsidR="006A561E" w:rsidRDefault="00D937F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Author </w:t>
      </w:r>
      <w:r>
        <w:rPr>
          <w:rFonts w:eastAsia="DFKai-SB" w:cs="Arial" w:hint="eastAsia"/>
          <w:b/>
          <w:sz w:val="24"/>
          <w:szCs w:val="24"/>
        </w:rPr>
        <w:t>n</w:t>
      </w:r>
      <w:r>
        <w:rPr>
          <w:rFonts w:eastAsia="DFKai-SB" w:cs="Arial"/>
          <w:b/>
          <w:sz w:val="24"/>
          <w:szCs w:val="24"/>
        </w:rPr>
        <w:t xml:space="preserve">ame and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ffiliation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</w:t>
      </w:r>
      <w:proofErr w:type="spellStart"/>
      <w:r>
        <w:rPr>
          <w:rFonts w:eastAsia="DFKai-SB" w:cs="Arial"/>
          <w:sz w:val="24"/>
          <w:szCs w:val="24"/>
        </w:rPr>
        <w:t>Hsu</w:t>
      </w:r>
      <w:r>
        <w:rPr>
          <w:rFonts w:cs="Arial" w:hint="eastAsia"/>
          <w:sz w:val="24"/>
          <w:szCs w:val="24"/>
          <w:vertAlign w:val="superscript"/>
        </w:rPr>
        <w:t>a</w:t>
      </w:r>
      <w:proofErr w:type="spellEnd"/>
    </w:p>
    <w:p w:rsidR="006A561E" w:rsidRDefault="00D937FE">
      <w:pPr>
        <w:spacing w:line="480" w:lineRule="auto"/>
        <w:rPr>
          <w:rFonts w:eastAsia="DFKai-SB" w:cs="Arial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Department</w:t>
      </w:r>
      <w:proofErr w:type="spellEnd"/>
      <w:proofErr w:type="gramEnd"/>
      <w:r>
        <w:rPr>
          <w:rFonts w:eastAsia="DFKai-SB" w:cs="Arial"/>
          <w:sz w:val="24"/>
          <w:szCs w:val="24"/>
        </w:rPr>
        <w:t xml:space="preserve"> of Life Science, National Taiwan </w:t>
      </w:r>
      <w:r>
        <w:rPr>
          <w:rFonts w:eastAsia="DFKai-SB" w:cs="Arial"/>
          <w:sz w:val="24"/>
          <w:szCs w:val="24"/>
        </w:rPr>
        <w:t>University, Taipei, Taiwan</w:t>
      </w:r>
    </w:p>
    <w:p w:rsidR="006A561E" w:rsidRDefault="00D937FE">
      <w:pPr>
        <w:spacing w:line="480" w:lineRule="auto"/>
        <w:rPr>
          <w:rFonts w:eastAsia="DFKai-SB" w:cs="Arial"/>
          <w:sz w:val="24"/>
          <w:szCs w:val="24"/>
        </w:rPr>
      </w:pPr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No.1, Sec. 4, Roosevelt Rd., Taipei 10617, Taiwan (R.O.C.)</w:t>
      </w:r>
      <w:proofErr w:type="gramEnd"/>
    </w:p>
    <w:p w:rsidR="006A561E" w:rsidRDefault="006A561E">
      <w:pPr>
        <w:spacing w:line="480" w:lineRule="auto"/>
        <w:rPr>
          <w:rFonts w:eastAsia="DFKai-SB" w:cs="Arial"/>
          <w:b/>
          <w:sz w:val="24"/>
          <w:szCs w:val="24"/>
        </w:rPr>
      </w:pPr>
    </w:p>
    <w:p w:rsidR="006A561E" w:rsidRDefault="00D937F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Corresponding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uthor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Hsu 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Address: </w:t>
      </w:r>
      <w:r>
        <w:rPr>
          <w:rFonts w:cs="Arial"/>
          <w:sz w:val="24"/>
          <w:szCs w:val="24"/>
        </w:rPr>
        <w:t>No.1, Sec. 4, Roosevelt Rd., Taipei 10617, Taiwan (R.O.C.)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Phone: </w:t>
      </w:r>
      <w:r>
        <w:rPr>
          <w:rFonts w:eastAsia="DFKai-SB" w:cs="Arial" w:hint="eastAsia"/>
          <w:sz w:val="24"/>
          <w:szCs w:val="24"/>
        </w:rPr>
        <w:t>(</w:t>
      </w:r>
      <w:r>
        <w:rPr>
          <w:rFonts w:eastAsia="DFKai-SB" w:cs="Arial"/>
          <w:sz w:val="24"/>
          <w:szCs w:val="24"/>
        </w:rPr>
        <w:t>+886</w:t>
      </w:r>
      <w:r>
        <w:rPr>
          <w:rFonts w:eastAsia="DFKai-SB" w:cs="Arial" w:hint="eastAsia"/>
          <w:sz w:val="24"/>
          <w:szCs w:val="24"/>
        </w:rPr>
        <w:t xml:space="preserve">) </w:t>
      </w:r>
      <w:r>
        <w:rPr>
          <w:rFonts w:eastAsia="DFKai-SB" w:cs="Arial"/>
          <w:sz w:val="24"/>
          <w:szCs w:val="24"/>
        </w:rPr>
        <w:t>952942842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hyperlink r:id="rId8" w:history="1">
        <w:r>
          <w:rPr>
            <w:rStyle w:val="ab"/>
            <w:rFonts w:cs="Arial"/>
            <w:sz w:val="24"/>
            <w:szCs w:val="24"/>
          </w:rPr>
          <w:t>genchanghsu@gmail.com</w:t>
        </w:r>
      </w:hyperlink>
    </w:p>
    <w:p w:rsidR="006A561E" w:rsidRDefault="00D937FE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ORCID: </w:t>
      </w:r>
      <w:hyperlink r:id="rId9" w:history="1">
        <w:r>
          <w:rPr>
            <w:rStyle w:val="ab"/>
            <w:rFonts w:eastAsia="DFKai-SB" w:cs="Arial"/>
            <w:sz w:val="24"/>
            <w:szCs w:val="24"/>
          </w:rPr>
          <w:t>https://orcid.org/0000-0002-6607-4382</w:t>
        </w:r>
      </w:hyperlink>
    </w:p>
    <w:p w:rsidR="006A561E" w:rsidRDefault="00D937FE">
      <w:pPr>
        <w:rPr>
          <w:rFonts w:cs="Arial"/>
          <w:b/>
          <w:color w:val="FF0000"/>
          <w:sz w:val="24"/>
          <w:szCs w:val="24"/>
        </w:rPr>
      </w:pPr>
      <w:r>
        <w:rPr>
          <w:rFonts w:cs="Arial"/>
          <w:b/>
          <w:color w:val="FF0000"/>
          <w:sz w:val="24"/>
          <w:szCs w:val="24"/>
        </w:rPr>
        <w:br w:type="page"/>
      </w:r>
    </w:p>
    <w:p w:rsidR="006A561E" w:rsidRDefault="00D937F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:rsidR="006A561E" w:rsidRDefault="00D937FE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 systems and plays a critical role in food web dynamics. </w:t>
      </w:r>
      <w:r>
        <w:rPr>
          <w:rFonts w:cs="Arial" w:hint="eastAsia"/>
          <w:sz w:val="24"/>
          <w:szCs w:val="24"/>
        </w:rPr>
        <w:t>P</w:t>
      </w:r>
      <w:r>
        <w:rPr>
          <w:rFonts w:cs="Arial"/>
          <w:sz w:val="24"/>
          <w:szCs w:val="24"/>
        </w:rPr>
        <w:t xml:space="preserve">revious studies have documented the occurrence of IGP across a wide range of arthropod 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 xml:space="preserve">yet there is still a lack of </w:t>
      </w:r>
      <w:r>
        <w:rPr>
          <w:rFonts w:cs="Arial"/>
          <w:sz w:val="24"/>
          <w:szCs w:val="24"/>
        </w:rPr>
        <w:t>qu</w:t>
      </w:r>
      <w:r>
        <w:rPr>
          <w:rFonts w:cs="Arial"/>
          <w:sz w:val="24"/>
          <w:szCs w:val="24"/>
        </w:rPr>
        <w:t>anti</w:t>
      </w:r>
      <w:r>
        <w:rPr>
          <w:rFonts w:cs="Arial" w:hint="eastAsia"/>
          <w:sz w:val="24"/>
          <w:szCs w:val="24"/>
        </w:rPr>
        <w:t xml:space="preserve">tative understanding regarding </w:t>
      </w:r>
      <w:r>
        <w:rPr>
          <w:rFonts w:cs="Arial"/>
          <w:sz w:val="24"/>
          <w:szCs w:val="24"/>
        </w:rPr>
        <w:t>the degree</w:t>
      </w:r>
      <w:r>
        <w:rPr>
          <w:rFonts w:cs="Arial" w:hint="eastAsia"/>
          <w:sz w:val="24"/>
          <w:szCs w:val="24"/>
        </w:rPr>
        <w:t>/intensity</w:t>
      </w:r>
      <w:r>
        <w:rPr>
          <w:rFonts w:cs="Arial"/>
          <w:sz w:val="24"/>
          <w:szCs w:val="24"/>
        </w:rPr>
        <w:t xml:space="preserve"> of IGP</w:t>
      </w:r>
      <w:r>
        <w:rPr>
          <w:rFonts w:cs="Arial" w:hint="eastAsia"/>
          <w:sz w:val="24"/>
          <w:szCs w:val="24"/>
        </w:rPr>
        <w:t xml:space="preserve"> in these systems</w:t>
      </w:r>
      <w:r>
        <w:rPr>
          <w:rFonts w:cs="Arial"/>
          <w:sz w:val="24"/>
          <w:szCs w:val="24"/>
        </w:rPr>
        <w:t>.</w:t>
      </w:r>
    </w:p>
    <w:p w:rsidR="006A561E" w:rsidRDefault="00D937FE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>I propose an experimental framework combining controlled feeding trials and stable isotope analysis to determine the degree of IGP in a three-species terrestrial omnivorous ar</w:t>
      </w:r>
      <w:r>
        <w:rPr>
          <w:rFonts w:cs="Arial"/>
          <w:sz w:val="24"/>
          <w:szCs w:val="24"/>
        </w:rPr>
        <w:t xml:space="preserve">thropod food web (top predator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 in the field. The degree of IGP is defined herein as the proportion</w:t>
      </w:r>
      <w:r>
        <w:rPr>
          <w:rFonts w:cs="Arial" w:hint="eastAsia"/>
          <w:sz w:val="24"/>
          <w:szCs w:val="24"/>
        </w:rPr>
        <w:t xml:space="preserve"> (in number) </w:t>
      </w:r>
      <w:r>
        <w:rPr>
          <w:rFonts w:cs="Arial"/>
          <w:sz w:val="24"/>
          <w:szCs w:val="24"/>
        </w:rPr>
        <w:t xml:space="preserve">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shared prey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) of top predator. The feeding trials are use</w:t>
      </w:r>
      <w:r>
        <w:rPr>
          <w:rFonts w:cs="Arial"/>
          <w:sz w:val="24"/>
          <w:szCs w:val="24"/>
        </w:rPr>
        <w:t xml:space="preserve">d to construct a standard curve for the degree of IGP in the focal system, </w:t>
      </w:r>
      <w:r>
        <w:rPr>
          <w:rFonts w:cs="Arial" w:hint="eastAsia"/>
          <w:sz w:val="24"/>
          <w:szCs w:val="24"/>
        </w:rPr>
        <w:t xml:space="preserve">to which </w:t>
      </w:r>
      <w:r>
        <w:rPr>
          <w:rFonts w:cs="Arial"/>
          <w:sz w:val="24"/>
          <w:szCs w:val="24"/>
        </w:rPr>
        <w:t xml:space="preserve">the stable isotope signatures of field samples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compared to estimate the degree of IGP in the field. </w:t>
      </w:r>
    </w:p>
    <w:p w:rsidR="006A561E" w:rsidRDefault="00D937FE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 xml:space="preserve">The proposed framework </w:t>
      </w:r>
      <w:r>
        <w:rPr>
          <w:rFonts w:cs="Arial" w:hint="eastAsia"/>
          <w:sz w:val="24"/>
          <w:szCs w:val="24"/>
        </w:rPr>
        <w:t>leverages</w:t>
      </w:r>
      <w:r>
        <w:rPr>
          <w:rFonts w:cs="Arial"/>
          <w:sz w:val="24"/>
          <w:szCs w:val="24"/>
        </w:rPr>
        <w:t xml:space="preserve"> the strengths of </w:t>
      </w:r>
      <w:r>
        <w:rPr>
          <w:rFonts w:cs="Arial" w:hint="eastAsia"/>
          <w:sz w:val="24"/>
          <w:szCs w:val="24"/>
        </w:rPr>
        <w:t>different experim</w:t>
      </w:r>
      <w:r>
        <w:rPr>
          <w:rFonts w:cs="Arial" w:hint="eastAsia"/>
          <w:sz w:val="24"/>
          <w:szCs w:val="24"/>
        </w:rPr>
        <w:t xml:space="preserve">ental </w:t>
      </w:r>
      <w:r>
        <w:rPr>
          <w:rFonts w:cs="Arial"/>
          <w:sz w:val="24"/>
          <w:szCs w:val="24"/>
        </w:rPr>
        <w:t xml:space="preserve">approaches to studying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, </w:t>
      </w:r>
      <w:r>
        <w:rPr>
          <w:rFonts w:cs="Arial"/>
          <w:sz w:val="24"/>
          <w:szCs w:val="24"/>
        </w:rPr>
        <w:t>provid</w:t>
      </w:r>
      <w:r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a useful tool for </w:t>
      </w:r>
      <w:r>
        <w:rPr>
          <w:rFonts w:cs="Arial" w:hint="eastAsia"/>
          <w:sz w:val="24"/>
          <w:szCs w:val="24"/>
        </w:rPr>
        <w:t>quantify</w:t>
      </w:r>
      <w:r>
        <w:rPr>
          <w:rFonts w:cs="Arial"/>
          <w:sz w:val="24"/>
          <w:szCs w:val="24"/>
        </w:rPr>
        <w:t xml:space="preserve">ing IGP in a accurate (controlled feeding trials and standard IGP curve) and realistic (stable isotope analysis of field samples) fashion. </w:t>
      </w:r>
    </w:p>
    <w:p w:rsidR="006A561E" w:rsidRDefault="00D937FE">
      <w:pPr>
        <w:numPr>
          <w:ilvl w:val="0"/>
          <w:numId w:val="1"/>
        </w:num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>If proven successful, the cur</w:t>
      </w:r>
      <w:r>
        <w:rPr>
          <w:rFonts w:cs="Arial"/>
          <w:sz w:val="24"/>
          <w:szCs w:val="24"/>
        </w:rPr>
        <w:t>rent framework can be extended to food webs involving more complex interactions (e.g., cannibalism and multiple shared prey) and further complemented with other approaches</w:t>
      </w:r>
      <w:r>
        <w:rPr>
          <w:rFonts w:cs="Arial" w:hint="eastAsia"/>
          <w:sz w:val="24"/>
          <w:szCs w:val="24"/>
        </w:rPr>
        <w:t xml:space="preserve"> (e.g., </w:t>
      </w:r>
      <w:r>
        <w:rPr>
          <w:rFonts w:cs="Arial"/>
          <w:sz w:val="24"/>
          <w:szCs w:val="24"/>
        </w:rPr>
        <w:t>molecular gut content analysis</w:t>
      </w:r>
      <w:r>
        <w:rPr>
          <w:rFonts w:cs="Arial" w:hint="eastAsia"/>
          <w:sz w:val="24"/>
          <w:szCs w:val="24"/>
        </w:rPr>
        <w:t>)</w:t>
      </w:r>
      <w:r>
        <w:rPr>
          <w:rFonts w:cs="Arial"/>
          <w:sz w:val="24"/>
          <w:szCs w:val="24"/>
        </w:rPr>
        <w:t xml:space="preserve"> to capture a more complete picture of IGP dyn</w:t>
      </w:r>
      <w:r>
        <w:rPr>
          <w:rFonts w:cs="Arial"/>
          <w:sz w:val="24"/>
          <w:szCs w:val="24"/>
        </w:rPr>
        <w:t xml:space="preserve">amics in the field. 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b/>
          <w:sz w:val="24"/>
          <w:szCs w:val="24"/>
        </w:rPr>
        <w:lastRenderedPageBreak/>
        <w:t>K</w:t>
      </w:r>
      <w:r>
        <w:rPr>
          <w:rFonts w:cs="Arial"/>
          <w:b/>
          <w:sz w:val="24"/>
          <w:szCs w:val="24"/>
        </w:rPr>
        <w:t>ey</w:t>
      </w:r>
      <w:r>
        <w:rPr>
          <w:rFonts w:cs="Arial" w:hint="eastAsia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words</w:t>
      </w:r>
    </w:p>
    <w:p w:rsidR="006A561E" w:rsidRDefault="00D937FE">
      <w:pPr>
        <w:spacing w:line="480" w:lineRule="auto"/>
        <w:rPr>
          <w:rFonts w:cs="Arial"/>
          <w:b/>
          <w:color w:val="FF0000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</w:rPr>
        <w:t>i</w:t>
      </w:r>
      <w:r>
        <w:rPr>
          <w:rFonts w:cs="Arial"/>
          <w:sz w:val="24"/>
          <w:szCs w:val="24"/>
        </w:rPr>
        <w:t>ntraguild</w:t>
      </w:r>
      <w:proofErr w:type="spellEnd"/>
      <w:proofErr w:type="gramEnd"/>
      <w:r>
        <w:rPr>
          <w:rFonts w:cs="Arial"/>
          <w:sz w:val="24"/>
          <w:szCs w:val="24"/>
        </w:rPr>
        <w:t xml:space="preserve"> predation, </w:t>
      </w:r>
      <w:r>
        <w:rPr>
          <w:rFonts w:cs="Arial" w:hint="eastAsia"/>
          <w:sz w:val="24"/>
          <w:szCs w:val="24"/>
        </w:rPr>
        <w:t>food webs,</w:t>
      </w:r>
      <w:r>
        <w:rPr>
          <w:rFonts w:cs="Arial"/>
          <w:sz w:val="24"/>
          <w:szCs w:val="24"/>
        </w:rPr>
        <w:t xml:space="preserve"> terrestrial arthropods, stable isotope analysis,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, feeding experiment</w:t>
      </w:r>
      <w:r>
        <w:rPr>
          <w:rFonts w:cs="Arial"/>
          <w:b/>
          <w:color w:val="FF0000"/>
          <w:sz w:val="24"/>
          <w:szCs w:val="24"/>
        </w:rPr>
        <w:br w:type="page"/>
      </w:r>
    </w:p>
    <w:p w:rsidR="006A561E" w:rsidRDefault="00D937F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ab/>
      </w: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 ecosystems </w:t>
      </w:r>
      <w:r w:rsidR="006A561E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AAA==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6A561E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AAA==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6A561E">
        <w:rPr>
          <w:rFonts w:cs="Arial"/>
          <w:sz w:val="24"/>
          <w:szCs w:val="24"/>
        </w:rPr>
      </w:r>
      <w:r w:rsidR="006A561E">
        <w:rPr>
          <w:rFonts w:cs="Arial"/>
          <w:sz w:val="24"/>
          <w:szCs w:val="24"/>
        </w:rPr>
        <w:fldChar w:fldCharType="end"/>
      </w:r>
      <w:r w:rsidR="006A561E">
        <w:rPr>
          <w:rFonts w:cs="Arial"/>
          <w:sz w:val="24"/>
          <w:szCs w:val="24"/>
        </w:rPr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&amp; Holt, 1992; Müller &amp; Brodeur, 2002; Arim &amp; Marquet, 20</w:t>
      </w:r>
      <w:r>
        <w:rPr>
          <w:rFonts w:cs="Arial"/>
          <w:sz w:val="24"/>
          <w:szCs w:val="24"/>
        </w:rPr>
        <w:t>04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has been documented across a wide range of arthropod 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</w:instrText>
      </w:r>
      <w:r>
        <w:rPr>
          <w:rFonts w:cs="Arial"/>
          <w:sz w:val="24"/>
          <w:szCs w:val="24"/>
        </w:rPr>
        <w:instrText>&gt;&lt;Cite&gt;&lt;Author&gt;Polis&lt;/Author&gt;&lt;Year&gt;1989&lt;/Year&gt;&lt;RecNum&gt;6&lt;/RecNum&gt;&lt;DisplayText&gt;(Polis et al., 1989; Gagnon et al., 2011)&lt;/DisplayText&gt;&lt;record&gt;&lt;rec-number&gt;6&lt;/rec-number&gt;&lt;foreign-keys&gt;&lt;key app="EN" db-id="edrs0tdw6d5p0heeswv5s9eg29easr0wf0ww" timestamp="162125</w:instrText>
      </w:r>
      <w:r>
        <w:rPr>
          <w:rFonts w:cs="Arial"/>
          <w:sz w:val="24"/>
          <w:szCs w:val="24"/>
        </w:rPr>
        <w:instrText>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</w:instrText>
      </w:r>
      <w:r>
        <w:rPr>
          <w:rFonts w:cs="Arial"/>
          <w:sz w:val="24"/>
          <w:szCs w:val="24"/>
        </w:rPr>
        <w:instrText>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abbr-1&gt;Annu. Re</w:instrText>
      </w:r>
      <w:r>
        <w:rPr>
          <w:rFonts w:cs="Arial"/>
          <w:sz w:val="24"/>
          <w:szCs w:val="24"/>
        </w:rPr>
        <w:instrText>v. Ecol. Syst.&lt;/abbr-1&gt;&lt;abbr-2&gt;Annu Rev Ecol Syst&lt;/abbr-2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</w:instrText>
      </w:r>
      <w:r>
        <w:rPr>
          <w:rFonts w:cs="Arial"/>
          <w:sz w:val="24"/>
          <w:szCs w:val="24"/>
        </w:rPr>
        <w:instrText>ult" size="100%"&gt;https://doi.org/10.1146/annurev.es.20.110189.001501&lt;/style&gt;&lt;/electronic-resource-num&gt;&lt;/record&gt;&lt;/Cite&gt;&lt;Cite&gt;&lt;Author&gt;Gagnon&lt;/Author&gt;&lt;Year&gt;2011&lt;/Year&gt;&lt;RecNum&gt;27&lt;/RecNum&gt;&lt;record&gt;&lt;rec-number&gt;27&lt;/rec-number&gt;&lt;foreign-keys&gt;&lt;key app="EN" db-id="edr</w:instrText>
      </w:r>
      <w:r>
        <w:rPr>
          <w:rFonts w:cs="Arial"/>
          <w:sz w:val="24"/>
          <w:szCs w:val="24"/>
        </w:rPr>
        <w:instrText>s0tdw6d5p0heeswv5s9eg29easr0wf0ww" timestamp="1646897891"&gt;27&lt;/key&gt;&lt;/foreign-keys&gt;&lt;ref-type name="Journal Article"&gt;17&lt;/ref-type&gt;&lt;contributors&gt;&lt;authors&gt;&lt;author&gt;Gagnon, Annie-Ève&lt;/author&gt;&lt;author&gt;Heimpel, George E&lt;/author&gt;&lt;author&gt;Brodeur, Jacques&lt;/author&gt;&lt;/aut</w:instrText>
      </w:r>
      <w:r>
        <w:rPr>
          <w:rFonts w:cs="Arial"/>
          <w:sz w:val="24"/>
          <w:szCs w:val="24"/>
        </w:rPr>
        <w:instrText>hors&gt;&lt;/contributors&gt;&lt;titles&gt;&lt;title&gt;The ubiquity of intraguild predation among predatory arthropods&lt;/title&gt;&lt;secondary-title&gt;PLoS One&lt;/secondary-title&gt;&lt;/titles&gt;&lt;periodical&gt;&lt;full-title&gt;PLoS One&lt;/full-title&gt;&lt;/periodical&gt;&lt;pages&gt;e28061&lt;/pages&gt;&lt;volume&gt;6&lt;/volume&gt;&lt;</w:instrText>
      </w:r>
      <w:r>
        <w:rPr>
          <w:rFonts w:cs="Arial"/>
          <w:sz w:val="24"/>
          <w:szCs w:val="24"/>
        </w:rPr>
        <w:instrText>number&gt;11&lt;/number&gt;&lt;dates&gt;&lt;year&gt;2011&lt;/year&gt;&lt;/dates&gt;&lt;isbn&gt;1932-6203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; Gagnon et al., 2011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IGP could substantially affect the abundance and distribution of interacting species, generating ec</w:t>
      </w:r>
      <w:r>
        <w:rPr>
          <w:rFonts w:cs="Arial"/>
          <w:sz w:val="24"/>
          <w:szCs w:val="24"/>
        </w:rPr>
        <w:t xml:space="preserve">ological and evolutionary consequences for food web dynamics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</w:instrText>
      </w:r>
      <w:r>
        <w:rPr>
          <w:rFonts w:cs="Arial"/>
          <w:sz w:val="24"/>
          <w:szCs w:val="24"/>
        </w:rPr>
        <w:instrText xml:space="preserve">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</w:instrText>
      </w:r>
      <w:r>
        <w:rPr>
          <w:rFonts w:cs="Arial"/>
          <w:sz w:val="24"/>
          <w:szCs w:val="24"/>
        </w:rPr>
        <w:instrText>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</w:instrText>
      </w:r>
      <w:r>
        <w:rPr>
          <w:rFonts w:cs="Arial"/>
          <w:sz w:val="24"/>
          <w:szCs w:val="24"/>
        </w:rPr>
        <w:instrText xml:space="preserve"> Review of Ecology and Systematics&lt;/full-title&gt;&lt;abbr-1&gt;Annu. Rev. Ecol. Syst.&lt;/abbr-1&gt;&lt;abbr-2&gt;Annu Rev Ecol Syst&lt;/abbr-2&gt;&lt;/periodical&gt;&lt;pages&gt;297-330&lt;/pages&gt;&lt;volume&gt;20&lt;/volume&gt;&lt;number&gt;1&lt;/number&gt;&lt;dates&gt;&lt;year&gt;1989&lt;/year&gt;&lt;/dates&gt;&lt;isbn&gt;0066-4162&lt;/isbn&gt;&lt;urls&gt;&lt;/u</w:instrText>
      </w:r>
      <w:r>
        <w:rPr>
          <w:rFonts w:cs="Arial"/>
          <w:sz w:val="24"/>
          <w:szCs w:val="24"/>
        </w:rPr>
        <w:instrText>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Previous studies have </w:t>
      </w:r>
      <w:r>
        <w:rPr>
          <w:rFonts w:cs="Arial"/>
          <w:sz w:val="24"/>
          <w:szCs w:val="24"/>
        </w:rPr>
        <w:t>demonstrated</w:t>
      </w:r>
      <w:r>
        <w:rPr>
          <w:sz w:val="24"/>
          <w:szCs w:val="24"/>
        </w:rPr>
        <w:t xml:space="preserve"> the</w:t>
      </w:r>
      <w:r>
        <w:rPr>
          <w:sz w:val="24"/>
          <w:szCs w:val="24"/>
        </w:rPr>
        <w:t xml:space="preserve"> occurrence of IGP among</w:t>
      </w:r>
      <w:r>
        <w:rPr>
          <w:rFonts w:cs="Arial"/>
          <w:sz w:val="24"/>
          <w:szCs w:val="24"/>
        </w:rPr>
        <w:t xml:space="preserve"> arthropod predators through field observations of diet compositions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Birkhofer&lt;/Author&gt;&lt;Year&gt;2012&lt;/Year&gt;&lt;RecNum&gt;30&lt;/RecNum&gt;&lt;DisplayText&gt;(e.g., Nyffeler &amp;amp; Sunderland, 2003; Birkhofer &amp;amp; Wo</w:instrText>
      </w:r>
      <w:r>
        <w:rPr>
          <w:rFonts w:cs="Arial"/>
          <w:sz w:val="24"/>
          <w:szCs w:val="24"/>
        </w:rPr>
        <w:instrText>lters, 2012)&lt;/DisplayText&gt;&lt;record&gt;&lt;rec-number&gt;30&lt;/rec-number&gt;&lt;foreign-keys&gt;&lt;key app="EN" db-id="edrs0tdw6d5p0heeswv5s9eg29easr0wf0ww" timestamp="1646898050"&gt;30&lt;/key&gt;&lt;/foreign-keys&gt;&lt;ref-type name="Generic"&gt;13&lt;/ref-type&gt;&lt;contributors&gt;&lt;authors&gt;&lt;author&gt;Birkhof</w:instrText>
      </w:r>
      <w:r>
        <w:rPr>
          <w:rFonts w:cs="Arial"/>
          <w:sz w:val="24"/>
          <w:szCs w:val="24"/>
        </w:rPr>
        <w:instrText>er, Klaus&lt;/author&gt;&lt;author&gt;Wolters, Volkmar&lt;/author&gt;&lt;/authors&gt;&lt;/contributors&gt;&lt;titles&gt;&lt;title&gt;The global relationship between climate, net primary production and the diet of spiders&lt;/title&gt;&lt;/titles&gt;&lt;pages&gt;100-108&lt;/pages&gt;&lt;volume&gt;21&lt;/volume&gt;&lt;number&gt;2&lt;/number&gt;&lt;d</w:instrText>
      </w:r>
      <w:r>
        <w:rPr>
          <w:rFonts w:cs="Arial"/>
          <w:sz w:val="24"/>
          <w:szCs w:val="24"/>
        </w:rPr>
        <w:instrText>ates&gt;&lt;year&gt;2012&lt;/year&gt;&lt;/dates&gt;&lt;publisher&gt;Wiley Online Library&lt;/publisher&gt;&lt;isbn&gt;1466-822X&lt;/isbn&gt;&lt;urls&gt;&lt;/urls&gt;&lt;/record&gt;&lt;/Cite&gt;&lt;Cite&gt;&lt;Author&gt;Nyffeler&lt;/Author&gt;&lt;Year&gt;2003&lt;/Year&gt;&lt;RecNum&gt;28&lt;/RecNum&gt;&lt;Prefix&gt;e.g.`, &lt;/Prefix&gt;&lt;record&gt;&lt;rec-number&gt;28&lt;/rec-number&gt;&lt;forei</w:instrText>
      </w:r>
      <w:r>
        <w:rPr>
          <w:rFonts w:cs="Arial"/>
          <w:sz w:val="24"/>
          <w:szCs w:val="24"/>
        </w:rPr>
        <w:instrText>gn-keys&gt;&lt;key app="EN" db-id="edrs0tdw6d5p0heeswv5s9eg29easr0wf0ww" timestamp="1646897991"&gt;28&lt;/key&gt;&lt;/foreign-keys&gt;&lt;ref-type name="Journal Article"&gt;17&lt;/ref-type&gt;&lt;contributors&gt;&lt;authors&gt;&lt;author&gt;Nyffeler, Martin&lt;/author&gt;&lt;author&gt;Sunderland, Keith D&lt;/author&gt;&lt;/aut</w:instrText>
      </w:r>
      <w:r>
        <w:rPr>
          <w:rFonts w:cs="Arial"/>
          <w:sz w:val="24"/>
          <w:szCs w:val="24"/>
        </w:rPr>
        <w:instrText>hors&gt;&lt;/contributors&gt;&lt;titles&gt;&lt;title&gt;Composition, abundance and pest control potential of spider communities in agroecosystems: a comparison of European and US studies&lt;/title&gt;&lt;secondary-title&gt;Agriculture, Ecosystems &amp;amp; Environment&lt;/secondary-title&gt;&lt;/title</w:instrText>
      </w:r>
      <w:r>
        <w:rPr>
          <w:rFonts w:cs="Arial"/>
          <w:sz w:val="24"/>
          <w:szCs w:val="24"/>
        </w:rPr>
        <w:instrText>s&gt;&lt;periodical&gt;&lt;full-title&gt;Agriculture, Ecosystems &amp;amp; Environment&lt;/full-title&gt;&lt;abbr-1&gt;Agric., Ecosyst. Environ.&lt;/abbr-1&gt;&lt;abbr-2&gt;Agric, Ecosyst Environ&lt;/abbr-2&gt;&lt;/periodical&gt;&lt;pages&gt;579-612&lt;/pages&gt;&lt;volume&gt;95&lt;/volume&gt;&lt;number&gt;2-3&lt;/number&gt;&lt;dates&gt;&lt;year&gt;2003&lt;/ye</w:instrText>
      </w:r>
      <w:r>
        <w:rPr>
          <w:rFonts w:cs="Arial"/>
          <w:sz w:val="24"/>
          <w:szCs w:val="24"/>
        </w:rPr>
        <w:instrText>ar&gt;&lt;/dates&gt;&lt;isbn&gt;0167-8809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Nyffeler &amp; Sunderland, 2003; Birkhofer &amp; Wolters, 2012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hint="eastAsia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Manipulative experiments (e.g., field cages) have also been used to assess the intensity of IGP </w:t>
      </w:r>
      <w:r w:rsidR="006A561E">
        <w:rPr>
          <w:rFonts w:cs="Arial"/>
          <w:sz w:val="24"/>
          <w:szCs w:val="24"/>
        </w:rPr>
        <w:fldChar w:fldCharType="begin"/>
      </w:r>
      <w:r w:rsidR="00E40998">
        <w:rPr>
          <w:rFonts w:cs="Arial"/>
          <w:sz w:val="24"/>
          <w:szCs w:val="24"/>
        </w:rPr>
        <w:instrText xml:space="preserve"> ADDIN EN.CITE &lt;EndNote&gt;&lt;Cite&gt;&lt;Author&gt;Denno&lt;/Author&gt;&lt;Year&gt;2004&lt;/Year&gt;&lt;RecNum&gt;9&lt;/RecNum&gt;&lt;Prefix&gt;e.g.`, &lt;/Prefix&gt;&lt;DisplayText&gt;(e.g., Denno et al., 2004)&lt;/DisplayText&gt;&lt;record&gt;&lt;rec-number&gt;9&lt;/rec-number&gt;&lt;foreign-keys&gt;&lt;key app="EN" db-id="edrs0tdw6d5p0heeswv5s9eg29easr0wf0ww" timestamp="1621295699"&gt;9&lt;/key&gt;&lt;/foreign-keys&gt;&lt;ref-type name="Journal Article"&gt;17&lt;/ref-type&gt;&lt;contributors&gt;&lt;authors&gt;&lt;author&gt;Denno, Robert F&lt;/author&gt;&lt;author&gt;Mitter, Margaret S&lt;/author&gt;&lt;author&gt;Langellotto, Gail A&lt;/author&gt;&lt;author&gt;Gratton, Claudio&lt;/author&gt;&lt;author&gt;Finke, Deborah L&lt;/author&gt;&lt;/authors&gt;&lt;/contributors&gt;&lt;titles&gt;&lt;title&gt;Interactions between a hunting spider and a web</w:instrText>
      </w:r>
      <w:r w:rsidR="00E40998">
        <w:rPr>
          <w:rFonts w:ascii="Cambria Math" w:hAnsi="Cambria Math" w:cs="Cambria Math"/>
          <w:sz w:val="24"/>
          <w:szCs w:val="24"/>
        </w:rPr>
        <w:instrText>‐</w:instrText>
      </w:r>
      <w:r w:rsidR="00E40998">
        <w:rPr>
          <w:rFonts w:cs="Arial"/>
          <w:sz w:val="24"/>
          <w:szCs w:val="24"/>
        </w:rPr>
        <w:instrText>builder: consequences of intraguild predation and cannibalism for prey suppression&lt;/title&gt;&lt;secondary-title&gt;Ecological entomology&lt;/secondary-title&gt;&lt;/titles&gt;&lt;periodical&gt;&lt;full-title&gt;Ecological Entomology&lt;/full-title&gt;&lt;abbr-1&gt;Ecol. Entomol.&lt;/abbr-1&gt;&lt;abbr-2&gt;Ecol Entomol&lt;/abbr-2&gt;&lt;/periodical&gt;&lt;pages&gt;566-577&lt;/pages&gt;&lt;volume&gt;29&lt;/volume&gt;&lt;number&gt;5&lt;/number&gt;&lt;dates&gt;&lt;year&gt;2004&lt;/year&gt;&lt;/dates&gt;&lt;isbn&gt;0307-6946&lt;/isbn&gt;&lt;urls&gt;&lt;/urls&gt;&lt;electronic-resource-num&gt;&lt;style face="underline" font="default" size="100%"&gt;https://doi.org/10.1111/j.0307-6946.2004.00628.x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 w:rsidR="00E40998">
        <w:rPr>
          <w:rFonts w:cs="Arial"/>
          <w:noProof/>
          <w:sz w:val="24"/>
          <w:szCs w:val="24"/>
        </w:rPr>
        <w:t>(e.g., Denno et al., 2004)</w:t>
      </w:r>
      <w:r w:rsidR="006A561E">
        <w:rPr>
          <w:rFonts w:cs="Arial"/>
          <w:sz w:val="24"/>
          <w:szCs w:val="24"/>
        </w:rPr>
        <w:fldChar w:fldCharType="end"/>
      </w:r>
      <w:r w:rsidR="00E40998">
        <w:rPr>
          <w:rFonts w:cs="Arial" w:hint="eastAsia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>which could reveal the mechanisms underlying predator-prey interactions and allow for strong causal inferen</w:t>
      </w:r>
      <w:r>
        <w:rPr>
          <w:rFonts w:cs="Arial"/>
          <w:sz w:val="24"/>
          <w:szCs w:val="24"/>
        </w:rPr>
        <w:t xml:space="preserve">ces about IGP. However, the confined settings in these experiments may potentially alter the encounter rates between organisms, thus leading to biased results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Uiterwaal&lt;/Author&gt;&lt;Year&gt;2019&lt;/Year&gt;&lt;RecNum&gt;31&lt;/RecNum&gt;&lt;Disp</w:instrText>
      </w:r>
      <w:r>
        <w:rPr>
          <w:rFonts w:cs="Arial"/>
          <w:sz w:val="24"/>
          <w:szCs w:val="24"/>
        </w:rPr>
        <w:instrText>layText&gt;(Uiterwaal et al., 2019)&lt;/DisplayText&gt;&lt;record&gt;&lt;rec-number&gt;31&lt;/rec-number&gt;&lt;foreign-keys&gt;&lt;key app="EN" db-id="edrs0tdw6d5p0heeswv5s9eg29easr0wf0ww" timestamp="1646899361"&gt;31&lt;/key&gt;&lt;/foreign-keys&gt;&lt;ref-type name="Journal Article"&gt;17&lt;/ref-type&gt;&lt;contribut</w:instrText>
      </w:r>
      <w:r>
        <w:rPr>
          <w:rFonts w:cs="Arial"/>
          <w:sz w:val="24"/>
          <w:szCs w:val="24"/>
        </w:rPr>
        <w:instrText>ors&gt;&lt;authors&gt;&lt;author&gt;Uiterwaal, Stella F&lt;/author&gt;&lt;author&gt;Dell, Anthony I&lt;/author&gt;&lt;author&gt;DeLong, John P&lt;/author&gt;&lt;/authors&gt;&lt;/contributors&gt;&lt;titles&gt;&lt;title&gt;Arena size modulates functional responses via behavioral mechanisms&lt;/title&gt;&lt;secondary-title&gt;Behavioral E</w:instrText>
      </w:r>
      <w:r>
        <w:rPr>
          <w:rFonts w:cs="Arial"/>
          <w:sz w:val="24"/>
          <w:szCs w:val="24"/>
        </w:rPr>
        <w:instrText>cology&lt;/secondary-title&gt;&lt;/titles&gt;&lt;periodical&gt;&lt;full-title&gt;Behavioral Ecology&lt;/full-title&gt;&lt;abbr-1&gt;Behav. Ecol.&lt;/abbr-1&gt;&lt;abbr-2&gt;Behav Ecol&lt;/abbr-2&gt;&lt;/periodical&gt;&lt;pages&gt;483-489&lt;/pages&gt;&lt;volume&gt;30&lt;/volume&gt;&lt;number&gt;2&lt;/number&gt;&lt;dates&gt;&lt;year&gt;2019&lt;/year&gt;&lt;/dates&gt;&lt;isbn&gt;10</w:instrText>
      </w:r>
      <w:r>
        <w:rPr>
          <w:rFonts w:cs="Arial"/>
          <w:sz w:val="24"/>
          <w:szCs w:val="24"/>
        </w:rPr>
        <w:instrText>45-2249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Uiterwaal et al., 2019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.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ab/>
      </w:r>
      <w:r>
        <w:rPr>
          <w:rFonts w:cs="Arial"/>
          <w:sz w:val="24"/>
          <w:szCs w:val="24"/>
        </w:rPr>
        <w:t>Stable isotopes, particularly nitrogen isotope</w:t>
      </w:r>
      <w:r>
        <w:rPr>
          <w:rFonts w:cs="Arial" w:hint="eastAsia"/>
          <w:sz w:val="24"/>
          <w:szCs w:val="24"/>
        </w:rPr>
        <w:t xml:space="preserve"> signatures</w:t>
      </w:r>
      <w:r>
        <w:rPr>
          <w:rFonts w:cs="Arial"/>
          <w:sz w:val="24"/>
          <w:szCs w:val="24"/>
        </w:rPr>
        <w:t xml:space="preserve">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, have been used to estimate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of predators in the field </w:t>
      </w:r>
      <w:r>
        <w:rPr>
          <w:rFonts w:cs="Arial" w:hint="eastAsia"/>
          <w:sz w:val="24"/>
          <w:szCs w:val="24"/>
        </w:rPr>
        <w:t>for</w:t>
      </w:r>
      <w:r>
        <w:rPr>
          <w:rFonts w:cs="Arial"/>
          <w:sz w:val="24"/>
          <w:szCs w:val="24"/>
        </w:rPr>
        <w:t xml:space="preserve"> inferences about IGP </w:t>
      </w:r>
      <w:r w:rsidR="006A561E" w:rsidRPr="00E40998">
        <w:rPr>
          <w:rFonts w:cs="Arial"/>
          <w:sz w:val="24"/>
          <w:szCs w:val="24"/>
        </w:rPr>
        <w:fldChar w:fldCharType="begin"/>
      </w:r>
      <w:r w:rsidR="00E40998" w:rsidRPr="00E40998">
        <w:rPr>
          <w:rFonts w:cs="Arial"/>
          <w:sz w:val="24"/>
          <w:szCs w:val="24"/>
        </w:rPr>
        <w:instrText xml:space="preserve"> ADDIN EN.CITE &lt;EndNote&gt;&lt;Cite&gt;&lt;Author&gt;Wise&lt;/Author&gt;&lt;Year&gt;2006&lt;/Year&gt;&lt;RecNum&gt;24&lt;/RecNum&gt;&lt;Prefix&gt;e.g.`, &lt;/Prefix&gt;&lt;DisplayText&gt;(e.g., Wise et al., 2006)&lt;/DisplayText&gt;&lt;record&gt;&lt;rec-number&gt;24&lt;/rec-number&gt;&lt;foreign-keys&gt;&lt;key app="EN" db-id="edrs0tdw6d5p0heeswv5s9eg29easr0wf0ww" timestamp="1627786377"&gt;24&lt;/key&gt;&lt;/foreign-keys&gt;&lt;ref-type name="Journal Article"&gt;17&lt;/ref-type&gt;&lt;contributors&gt;&lt;authors&gt;&lt;author&gt;Wise, David H&lt;/author&gt;&lt;author&gt;Moldenhauer, Denise M&lt;/author&gt;&lt;author&gt;Halaj, Juraj&lt;/author&gt;&lt;/authors&gt;&lt;/contributors&gt;&lt;titles&gt;&lt;title&gt;Using stable isotopes to reveal shifts in prey consumption by generalist predators&lt;/title&gt;&lt;secondary-title&gt;Ecological Applications&lt;/secondary-title&gt;&lt;/titles&gt;&lt;periodical&gt;&lt;full-title&gt;Ecological Applications&lt;/full-title&gt;&lt;abbr-1&gt;Ecol. Appl.&lt;/abbr-1&gt;&lt;abbr-2&gt;Ecol Appl&lt;/abbr-2&gt;&lt;/periodical&gt;&lt;pages&gt;865-876&lt;/pages&gt;&lt;volume&gt;16&lt;/volume&gt;&lt;number&gt;3&lt;/number&gt;&lt;dates&gt;&lt;year&gt;2006&lt;/year&gt;&lt;/dates&gt;&lt;isbn&gt;1939-5582&lt;/isbn&gt;&lt;urls&gt;&lt;/urls&gt;&lt;electronic-resource-num&gt;https://doi.org/10.1890/1051-0761(2006)016[0865:USITRS]2.0.CO;2&lt;/electronic-resource-num&gt;&lt;/record&gt;&lt;/Cite&gt;&lt;/EndNote&gt;</w:instrText>
      </w:r>
      <w:r w:rsidR="006A561E" w:rsidRPr="00E40998">
        <w:rPr>
          <w:rFonts w:cs="Arial"/>
          <w:sz w:val="24"/>
          <w:szCs w:val="24"/>
        </w:rPr>
        <w:fldChar w:fldCharType="separate"/>
      </w:r>
      <w:r w:rsidR="00E40998" w:rsidRPr="00E40998">
        <w:rPr>
          <w:rFonts w:cs="Arial"/>
          <w:noProof/>
          <w:sz w:val="24"/>
          <w:szCs w:val="24"/>
        </w:rPr>
        <w:t>(e.g., Wise et al., 2006)</w:t>
      </w:r>
      <w:r w:rsidR="006A561E" w:rsidRPr="00E40998">
        <w:rPr>
          <w:rFonts w:cs="Arial"/>
          <w:sz w:val="24"/>
          <w:szCs w:val="24"/>
        </w:rPr>
        <w:fldChar w:fldCharType="end"/>
      </w:r>
      <w:r w:rsidR="00E40998" w:rsidRPr="00E40998">
        <w:rPr>
          <w:rFonts w:cs="Arial" w:hint="eastAsia"/>
          <w:sz w:val="24"/>
          <w:szCs w:val="24"/>
        </w:rPr>
        <w:t xml:space="preserve">. </w:t>
      </w:r>
      <w:r w:rsidRPr="00E40998">
        <w:rPr>
          <w:rFonts w:cs="Arial"/>
          <w:sz w:val="24"/>
          <w:szCs w:val="24"/>
        </w:rPr>
        <w:t>It is</w:t>
      </w:r>
      <w:r>
        <w:rPr>
          <w:rFonts w:cs="Arial"/>
          <w:sz w:val="24"/>
          <w:szCs w:val="24"/>
        </w:rPr>
        <w:t xml:space="preserve"> suggested that IGP would increase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predators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nsard&lt;/Autho</w:instrText>
      </w:r>
      <w:r>
        <w:rPr>
          <w:rFonts w:cs="Arial"/>
          <w:sz w:val="24"/>
          <w:szCs w:val="24"/>
        </w:rPr>
        <w:instrText>r&gt;&lt;Year&gt;2000&lt;/Year&gt;&lt;RecNum&gt;14&lt;/RecNum&gt;&lt;DisplayText&gt;(Ponsard &amp;amp; Arditi, 2000)&lt;/DisplayText&gt;&lt;record&gt;&lt;rec-number&gt;14&lt;/rec-number&gt;&lt;foreign-keys&gt;&lt;key app="EN" db-id="edrs0tdw6d5p0heeswv5s9eg29easr0wf0ww" timestamp="1621302228"&gt;14&lt;/key&gt;&lt;/foreign-keys&gt;&lt;ref-type</w:instrText>
      </w:r>
      <w:r>
        <w:rPr>
          <w:rFonts w:cs="Arial"/>
          <w:sz w:val="24"/>
          <w:szCs w:val="24"/>
        </w:rPr>
        <w:instrText xml:space="preserve"> name="Journal Article"&gt;17&lt;/ref-type&gt;&lt;contributors&gt;&lt;authors&gt;&lt;author&gt;Ponsard, Sergine&lt;/author&gt;&lt;author&gt;Arditi, Roger&lt;/author&gt;&lt;/authors&gt;&lt;/contributors&gt;&lt;titles&gt;&lt;title&gt;What can stable isotopes (δ15N and δ13C) tell about the food web of soil macro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invertebrates?</w:instrText>
      </w:r>
      <w:r>
        <w:rPr>
          <w:rFonts w:cs="Arial"/>
          <w:sz w:val="24"/>
          <w:szCs w:val="24"/>
        </w:rPr>
        <w:instrText>&lt;/title&gt;&lt;secondary-title&gt;Ecology&lt;/secondary-title&gt;&lt;/titles&gt;&lt;periodical&gt;&lt;full-title&gt;Ecology&lt;/full-title&gt;&lt;abbr-1&gt;Ecology&lt;/abbr-1&gt;&lt;abbr-2&gt;Ecology&lt;/abbr-2&gt;&lt;/periodical&gt;&lt;pages&gt;852-864&lt;/pages&gt;&lt;volume&gt;81&lt;/volume&gt;&lt;number&gt;3&lt;/number&gt;&lt;dates&gt;&lt;year&gt;2000&lt;/year&gt;&lt;/dates&gt;&lt;</w:instrText>
      </w:r>
      <w:r>
        <w:rPr>
          <w:rFonts w:cs="Arial"/>
          <w:sz w:val="24"/>
          <w:szCs w:val="24"/>
        </w:rPr>
        <w:instrText>isbn&gt;1939-9170&lt;/isbn&gt;&lt;urls&gt;&lt;/urls&gt;&lt;electronic-resource-num&gt;&lt;style face="underline" font="default" size="100%"&gt;https://doi.org/10.1890/0012-9658(2000)081[0852:WCSINA]2.0.CO;2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nsard &amp; Arditi, 2000</w:t>
      </w:r>
      <w:r>
        <w:rPr>
          <w:rFonts w:cs="Arial"/>
          <w:sz w:val="24"/>
          <w:szCs w:val="24"/>
        </w:rPr>
        <w:t>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For example,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 AuthorYear="1"&gt;&lt;Author&gt;Rickers&lt;/Author&gt;&lt;Year&gt;2006&lt;/Year&gt;&lt;RecNum&gt;18&lt;/RecNum&gt;&lt;DisplayText&gt;Rickers et al. (2006)&lt;/DisplayText&gt;&lt;record&gt;&lt;rec-number&gt;18&lt;/rec-number&gt;&lt;foreign-keys&gt;&lt;key app="EN" db-id="edrs0tdw6d5p0h</w:instrText>
      </w:r>
      <w:r>
        <w:rPr>
          <w:rFonts w:cs="Arial"/>
          <w:sz w:val="24"/>
          <w:szCs w:val="24"/>
        </w:rPr>
        <w:instrText>eeswv5s9eg29easr0wf0ww" timestamp="1622727960"&gt;18&lt;/key&gt;&lt;/foreign-keys&gt;&lt;ref-type name="Journal Article"&gt;17&lt;/ref-type&gt;&lt;contributors&gt;&lt;authors&gt;&lt;author&gt;Rickers, Silke&lt;/author&gt;&lt;author&gt;Langel, Reinhard&lt;/author&gt;&lt;author&gt;Scheu, Stefan&lt;/author&gt;&lt;/authors&gt;&lt;/contributor</w:instrText>
      </w:r>
      <w:r>
        <w:rPr>
          <w:rFonts w:cs="Arial"/>
          <w:sz w:val="24"/>
          <w:szCs w:val="24"/>
        </w:rPr>
        <w:instrText>s&gt;&lt;titles&gt;&lt;title&gt;Stable isotope analyses document intraguild predation in wolf spiders (Araneae: Lycosidae) and underline beneficial effects of alternative prey and microhabitat structure on intraguild prey survival&lt;/title&gt;&lt;secondary-title&gt;Oikos&lt;/secondary</w:instrText>
      </w:r>
      <w:r>
        <w:rPr>
          <w:rFonts w:cs="Arial"/>
          <w:sz w:val="24"/>
          <w:szCs w:val="24"/>
        </w:rPr>
        <w:instrText>-title&gt;&lt;/titles&gt;&lt;periodical&gt;&lt;full-title&gt;Oikos&lt;/full-title&gt;&lt;abbr-1&gt;Oikos&lt;/abbr-1&gt;&lt;abbr-2&gt;Oikos&lt;/abbr-2&gt;&lt;/periodical&gt;&lt;pages&gt;471-478&lt;/pages&gt;&lt;volume&gt;114&lt;/volume&gt;&lt;number&gt;3&lt;/number&gt;&lt;dates&gt;&lt;year&gt;2006&lt;/year&gt;&lt;/dates&gt;&lt;isbn&gt;0030-1299&lt;/isbn&gt;&lt;urls&gt;&lt;/urls&gt;&lt;electronic-re</w:instrText>
      </w:r>
      <w:r>
        <w:rPr>
          <w:rFonts w:cs="Arial"/>
          <w:sz w:val="24"/>
          <w:szCs w:val="24"/>
        </w:rPr>
        <w:instrText>source-num&gt;&lt;style face="normal" font="default" size="100%"&gt; &lt;/style&gt;&lt;style face="underline" font="default" size="100%"&gt;https://doi.org/10.1111/j.2006.0030-1299.14421.x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Rickers et al. (2006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cond</w:t>
      </w:r>
      <w:r>
        <w:rPr>
          <w:rFonts w:cs="Arial"/>
          <w:sz w:val="24"/>
          <w:szCs w:val="24"/>
        </w:rPr>
        <w:t>ucted feeding experiments on wolf spiders (</w:t>
      </w:r>
      <w:proofErr w:type="spellStart"/>
      <w:r>
        <w:rPr>
          <w:rFonts w:cs="Arial"/>
          <w:i/>
          <w:sz w:val="24"/>
          <w:szCs w:val="24"/>
        </w:rPr>
        <w:t>Alopecosa</w:t>
      </w:r>
      <w:proofErr w:type="spellEnd"/>
      <w:r>
        <w:rPr>
          <w:rFonts w:cs="Arial"/>
          <w:i/>
          <w:sz w:val="24"/>
          <w:szCs w:val="24"/>
        </w:rPr>
        <w:t xml:space="preserve"> </w:t>
      </w:r>
      <w:proofErr w:type="spellStart"/>
      <w:r>
        <w:rPr>
          <w:rFonts w:cs="Arial"/>
          <w:i/>
          <w:sz w:val="24"/>
          <w:szCs w:val="24"/>
        </w:rPr>
        <w:t>cuneata</w:t>
      </w:r>
      <w:proofErr w:type="spellEnd"/>
      <w:r>
        <w:rPr>
          <w:rFonts w:cs="Arial"/>
          <w:sz w:val="24"/>
          <w:szCs w:val="24"/>
        </w:rPr>
        <w:t xml:space="preserve">) and </w:t>
      </w:r>
      <w:r>
        <w:rPr>
          <w:rFonts w:cs="Arial"/>
          <w:sz w:val="24"/>
          <w:szCs w:val="24"/>
        </w:rPr>
        <w:t>found</w:t>
      </w:r>
      <w:r>
        <w:rPr>
          <w:rFonts w:cs="Arial"/>
          <w:sz w:val="24"/>
          <w:szCs w:val="24"/>
        </w:rPr>
        <w:t xml:space="preserve"> a highe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these top predators </w:t>
      </w:r>
      <w:r>
        <w:rPr>
          <w:rFonts w:cs="Arial" w:hint="eastAsia"/>
          <w:sz w:val="24"/>
          <w:szCs w:val="24"/>
        </w:rPr>
        <w:t>in</w:t>
      </w:r>
      <w:r>
        <w:rPr>
          <w:rFonts w:cs="Arial"/>
          <w:sz w:val="24"/>
          <w:szCs w:val="24"/>
        </w:rPr>
        <w:t xml:space="preserve"> IGP</w:t>
      </w:r>
      <w:r>
        <w:rPr>
          <w:rFonts w:cs="Arial" w:hint="eastAsia"/>
          <w:sz w:val="24"/>
          <w:szCs w:val="24"/>
        </w:rPr>
        <w:t xml:space="preserve"> treatment</w:t>
      </w:r>
      <w:r>
        <w:rPr>
          <w:rFonts w:cs="Arial"/>
          <w:sz w:val="24"/>
          <w:szCs w:val="24"/>
        </w:rPr>
        <w:t xml:space="preserve">. However, the study did not quantify the degree of IGP as the IGP treatment was binary (absence vs. presence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) with</w:t>
      </w:r>
      <w:r>
        <w:rPr>
          <w:rFonts w:cs="Arial"/>
          <w:sz w:val="24"/>
          <w:szCs w:val="24"/>
        </w:rPr>
        <w:t xml:space="preserve"> constant numbers of shared </w:t>
      </w:r>
      <w:r>
        <w:rPr>
          <w:rFonts w:cs="Arial"/>
          <w:sz w:val="24"/>
          <w:szCs w:val="24"/>
        </w:rPr>
        <w:lastRenderedPageBreak/>
        <w:t xml:space="preserve">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. On top of that,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top predators in previous studies were often calculated based on assumed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</w:t>
      </w:r>
      <w:r>
        <w:rPr>
          <w:rFonts w:cs="Arial"/>
          <w:sz w:val="24"/>
          <w:szCs w:val="24"/>
        </w:rPr>
        <w:t xml:space="preserve"> (TDFs)</w:t>
      </w:r>
      <w:r>
        <w:rPr>
          <w:rFonts w:cs="Arial"/>
          <w:sz w:val="24"/>
          <w:szCs w:val="24"/>
        </w:rPr>
        <w:t xml:space="preserve"> </w:t>
      </w:r>
      <w:r w:rsidR="006A561E">
        <w:rPr>
          <w:rFonts w:cs="Arial"/>
          <w:sz w:val="24"/>
          <w:szCs w:val="24"/>
        </w:rPr>
        <w:fldChar w:fldCharType="begin"/>
      </w:r>
      <w:r w:rsidR="008B2E9D">
        <w:rPr>
          <w:rFonts w:cs="Arial"/>
          <w:sz w:val="24"/>
          <w:szCs w:val="24"/>
        </w:rPr>
        <w:instrText xml:space="preserve"> ADDIN EN.CITE &lt;EndNote&gt;&lt;Cite&gt;&lt;Author&gt;Svanbäck&lt;/Author&gt;&lt;Year&gt;2015&lt;/Year&gt;&lt;RecNum&gt;21&lt;/RecNum&gt;&lt;DisplayText&gt;(Svanbäck et al., 2015)&lt;/DisplayText&gt;&lt;record&gt;&lt;rec-number&gt;21&lt;/rec-number&gt;&lt;foreign-keys&gt;&lt;key app="EN" db-id="edrs0tdw6d5p0heeswv5s9eg29easr0wf0ww" timestamp="1622729966"&gt;21&lt;/key&gt;&lt;/foreign-keys&gt;&lt;ref-type name="Journal Article"&gt;17&lt;/ref-type&gt;&lt;contributors&gt;&lt;authors&gt;&lt;author&gt;Svanbäck, Richard&lt;/author&gt;&lt;author&gt;Quevedo, Mario&lt;/author&gt;&lt;author&gt;Olsson, Jens&lt;/author&gt;&lt;author&gt;Eklöv, Peter&lt;/author&gt;&lt;/authors&gt;&lt;/contributors&gt;&lt;titles&gt;&lt;title&gt;Individuals in food webs: the relationships between trophic position, omnivory and among-individual diet variation&lt;/title&gt;&lt;secondary-title&gt;Oecologia&lt;/secondary-title&gt;&lt;/titles&gt;&lt;periodical&gt;&lt;full-title&gt;Oecologia&lt;/full-title&gt;&lt;abbr-1&gt;Oecologia&lt;/abbr-1&gt;&lt;abbr-2&gt;Oecologia&lt;/abbr-2&gt;&lt;/periodical&gt;&lt;pages&gt;103-114&lt;/pages&gt;&lt;volume&gt;178&lt;/volume&gt;&lt;number&gt;1&lt;/number&gt;&lt;dates&gt;&lt;year&gt;2015&lt;/year&gt;&lt;/dates&gt;&lt;isbn&gt;0029-8549&lt;/isbn&gt;&lt;urls&gt;&lt;/urls&gt;&lt;electronic-resource-num&gt;&lt;style face="underline" font="default" size="100%"&gt;https://doi.org/10.1007/s00442-014-3203-4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 w:rsidR="008B2E9D">
        <w:rPr>
          <w:rFonts w:cs="Arial"/>
          <w:noProof/>
          <w:sz w:val="24"/>
          <w:szCs w:val="24"/>
        </w:rPr>
        <w:t>(Svanbäck et al., 2015)</w:t>
      </w:r>
      <w:r w:rsidR="006A561E">
        <w:rPr>
          <w:rFonts w:cs="Arial"/>
          <w:sz w:val="24"/>
          <w:szCs w:val="24"/>
        </w:rPr>
        <w:fldChar w:fldCharType="end"/>
      </w:r>
      <w:r w:rsidR="008B2E9D"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Since </w:t>
      </w:r>
      <w:r>
        <w:rPr>
          <w:rFonts w:cs="Arial"/>
          <w:sz w:val="24"/>
          <w:szCs w:val="24"/>
        </w:rPr>
        <w:t>TDFs</w:t>
      </w:r>
      <w:r>
        <w:rPr>
          <w:rFonts w:cs="Arial"/>
          <w:sz w:val="24"/>
          <w:szCs w:val="24"/>
        </w:rPr>
        <w:t xml:space="preserve"> are quite </w:t>
      </w:r>
      <w:proofErr w:type="spellStart"/>
      <w:r>
        <w:rPr>
          <w:rFonts w:cs="Arial"/>
          <w:sz w:val="24"/>
          <w:szCs w:val="24"/>
        </w:rPr>
        <w:t>taxon</w:t>
      </w:r>
      <w:proofErr w:type="spellEnd"/>
      <w:r>
        <w:rPr>
          <w:rFonts w:cs="Arial"/>
          <w:sz w:val="24"/>
          <w:szCs w:val="24"/>
        </w:rPr>
        <w:t xml:space="preserve">-specific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Caut&lt;/Author&gt;&lt;Year&gt;2009&lt;/Year&gt;&lt;RecNum&gt;23&lt;/RecNum&gt;&lt;D</w:instrText>
      </w:r>
      <w:r>
        <w:rPr>
          <w:rFonts w:cs="Arial"/>
          <w:sz w:val="24"/>
          <w:szCs w:val="24"/>
        </w:rPr>
        <w:instrText>isplayText&gt;(Caut et al., 2009)&lt;/DisplayText&gt;&lt;record&gt;&lt;rec-number&gt;23&lt;/rec-number&gt;&lt;foreign-keys&gt;&lt;key app="EN" db-id="edrs0tdw6d5p0heeswv5s9eg29easr0wf0ww" timestamp="1627447587"&gt;23&lt;/key&gt;&lt;/foreign-keys&gt;&lt;ref-type name="Journal Article"&gt;17&lt;/ref-type&gt;&lt;contributor</w:instrText>
      </w:r>
      <w:r>
        <w:rPr>
          <w:rFonts w:cs="Arial"/>
          <w:sz w:val="24"/>
          <w:szCs w:val="24"/>
        </w:rPr>
        <w:instrText>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</w:instrText>
      </w:r>
      <w:r>
        <w:rPr>
          <w:rFonts w:cs="Arial"/>
          <w:sz w:val="24"/>
          <w:szCs w:val="24"/>
        </w:rPr>
        <w:instrText>iet reconstruction&lt;/title&gt;&lt;secondary-title&gt;Journal of Applied Ecology&lt;/secondary-title&gt;&lt;/titles&gt;&lt;periodical&gt;&lt;full-title&gt;Journal of Applied Ecology&lt;/full-title&gt;&lt;abbr-1&gt;J. Appl. Ecol.&lt;/abbr-1&gt;&lt;abbr-2&gt;J Appl Ecol&lt;/abbr-2&gt;&lt;/periodical&gt;&lt;pages&gt;443-453&lt;/pages&gt;&lt;vo</w:instrText>
      </w:r>
      <w:r>
        <w:rPr>
          <w:rFonts w:cs="Arial"/>
          <w:sz w:val="24"/>
          <w:szCs w:val="24"/>
        </w:rPr>
        <w:instrText>lume&gt;46&lt;/volume&gt;&lt;number&gt;2&lt;/number&gt;&lt;dates&gt;&lt;year&gt;2009&lt;/year&gt;&lt;/dates&gt;&lt;isbn&gt;0021-8901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aut et al., 2009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 xml:space="preserve">this could </w:t>
      </w:r>
      <w:r>
        <w:rPr>
          <w:rFonts w:cs="Arial"/>
          <w:sz w:val="24"/>
          <w:szCs w:val="24"/>
        </w:rPr>
        <w:t>lead to</w:t>
      </w:r>
      <w:r>
        <w:rPr>
          <w:rFonts w:cs="Arial" w:hint="eastAsia"/>
          <w:sz w:val="24"/>
          <w:szCs w:val="24"/>
        </w:rPr>
        <w:t xml:space="preserve"> incorrect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estimates </w:t>
      </w:r>
      <w:r>
        <w:rPr>
          <w:rFonts w:cs="Arial" w:hint="eastAsia"/>
          <w:sz w:val="24"/>
          <w:szCs w:val="24"/>
        </w:rPr>
        <w:t>and</w:t>
      </w:r>
      <w:r>
        <w:rPr>
          <w:rFonts w:cs="Arial"/>
          <w:sz w:val="24"/>
          <w:szCs w:val="24"/>
        </w:rPr>
        <w:t xml:space="preserve"> inferences about IGP in the field.</w:t>
      </w:r>
    </w:p>
    <w:p w:rsidR="006A561E" w:rsidRDefault="00D937FE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Recently, </w:t>
      </w:r>
      <w:r>
        <w:rPr>
          <w:rFonts w:cs="Arial"/>
          <w:sz w:val="24"/>
          <w:szCs w:val="24"/>
        </w:rPr>
        <w:t>researchers have applied molecular gut content analysi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immunological techniques to reliably detect the presence of certain food items in predators’ diet </w:t>
      </w:r>
      <w:r w:rsidR="006A561E">
        <w:rPr>
          <w:rFonts w:cs="Arial"/>
          <w:sz w:val="24"/>
          <w:szCs w:val="24"/>
        </w:rPr>
        <w:fldChar w:fldCharType="begin"/>
      </w:r>
      <w:r w:rsidR="008B2E9D">
        <w:rPr>
          <w:rFonts w:cs="Arial"/>
          <w:sz w:val="24"/>
          <w:szCs w:val="24"/>
        </w:rPr>
        <w:instrText xml:space="preserve"> ADDIN EN.CITE &lt;EndNote&gt;&lt;Cite&gt;&lt;Author&gt;Gagnon&lt;/Author&gt;&lt;Year&gt;2011&lt;/Year&gt;&lt;RecNum&gt;27&lt;/RecNum&gt;&lt;DisplayText&gt;(Gagnon et al., 2011)&lt;/DisplayText&gt;&lt;record&gt;&lt;rec-number&gt;27&lt;/rec-number&gt;&lt;foreign-keys&gt;&lt;key app="EN" db-id="edrs0tdw6d5p0heeswv5s9eg29easr0wf0ww" timestamp="1646897891"&gt;27&lt;/key&gt;&lt;/foreign-keys&gt;&lt;ref-type name="Journal Article"&gt;17&lt;/ref-type&gt;&lt;contributors&gt;&lt;authors&gt;&lt;a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ary-title&gt;PLoS One&lt;/secondary-title&gt;&lt;/t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 w:rsidR="008B2E9D">
        <w:rPr>
          <w:rFonts w:cs="Arial"/>
          <w:noProof/>
          <w:sz w:val="24"/>
          <w:szCs w:val="24"/>
        </w:rPr>
        <w:t>(Gagnon et al., 2011)</w:t>
      </w:r>
      <w:r w:rsidR="006A561E">
        <w:rPr>
          <w:rFonts w:cs="Arial"/>
          <w:sz w:val="24"/>
          <w:szCs w:val="24"/>
        </w:rPr>
        <w:fldChar w:fldCharType="end"/>
      </w:r>
      <w:r w:rsidR="008B2E9D">
        <w:rPr>
          <w:rFonts w:cs="Arial" w:hint="eastAsia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>allowing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for estimating</w:t>
      </w:r>
      <w:r>
        <w:rPr>
          <w:rFonts w:cs="Arial"/>
          <w:sz w:val="24"/>
          <w:szCs w:val="24"/>
        </w:rPr>
        <w:t xml:space="preserve"> the incidence rate</w:t>
      </w:r>
      <w:r>
        <w:rPr>
          <w:rFonts w:cs="Arial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of IGP (i.e., the percentage of top predator individuals with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detected in the gut contents). Nonetheless, the incidence rate</w:t>
      </w:r>
      <w:r>
        <w:rPr>
          <w:rFonts w:cs="Arial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may not necessarily reflect the degree of IGP in the system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Raso&lt;/Author&gt;&lt;Year</w:instrText>
      </w:r>
      <w:r>
        <w:rPr>
          <w:rFonts w:cs="Arial"/>
          <w:sz w:val="24"/>
          <w:szCs w:val="24"/>
        </w:rPr>
        <w:instrText>&gt;2014&lt;/Year&gt;&lt;RecNum&gt;20&lt;/RecNum&gt;&lt;DisplayText&gt;(Raso et al., 2014)&lt;/DisplayText&gt;&lt;record&gt;&lt;rec-number&gt;20&lt;/rec-number&gt;&lt;foreign-keys&gt;&lt;key app="EN" db-id="edrs0tdw6d5p0heeswv5s9eg29easr0wf0ww" timestamp="1622729458"&gt;20&lt;/key&gt;&lt;/foreign-keys&gt;&lt;ref-type name="Journal A</w:instrText>
      </w:r>
      <w:r>
        <w:rPr>
          <w:rFonts w:cs="Arial"/>
          <w:sz w:val="24"/>
          <w:szCs w:val="24"/>
        </w:rPr>
        <w:instrText>rticle"&gt;17&lt;/ref-type&gt;&lt;contributors&gt;&lt;authors&gt;&lt;author&gt;Raso, Lorna&lt;/author&gt;&lt;author&gt;Sint, Daniela&lt;/author&gt;&lt;author&gt;Mayer, Rebecca&lt;/author&gt;&lt;author&gt;Plangg, Simon&lt;/author&gt;&lt;author&gt;Recheis, Thomas&lt;/author&gt;&lt;author&gt;Brunner, Silvia&lt;/author&gt;&lt;author&gt;Kaufmann, Rüdiger&lt;/au</w:instrText>
      </w:r>
      <w:r>
        <w:rPr>
          <w:rFonts w:cs="Arial"/>
          <w:sz w:val="24"/>
          <w:szCs w:val="24"/>
        </w:rPr>
        <w:instrText>thor&gt;&lt;author&gt;Traugott, Michael&lt;/author&gt;&lt;/authors&gt;&lt;/contributors&gt;&lt;titles&gt;&lt;title&gt;Intraguild predation in pioneer predator communities of alpine glacier forelands&lt;/title&gt;&lt;secondary-title&gt;Molecular ecology&lt;/secondary-title&gt;&lt;/titles&gt;&lt;periodical&gt;&lt;full-title&gt;Mole</w:instrText>
      </w:r>
      <w:r>
        <w:rPr>
          <w:rFonts w:cs="Arial"/>
          <w:sz w:val="24"/>
          <w:szCs w:val="24"/>
        </w:rPr>
        <w:instrText>cular Ecology&lt;/full-title&gt;&lt;abbr-1&gt;Mol. Ecol.&lt;/abbr-1&gt;&lt;abbr-2&gt;Mol Ecol&lt;/abbr-2&gt;&lt;/periodical&gt;&lt;pages&gt;3744-3754&lt;/pages&gt;&lt;volume&gt;23&lt;/volume&gt;&lt;number&gt;15&lt;/number&gt;&lt;dates&gt;&lt;year&gt;2014&lt;/year&gt;&lt;/dates&gt;&lt;isbn&gt;0962-1083&lt;/isbn&gt;&lt;urls&gt;&lt;/urls&gt;&lt;electronic-resource-num&gt;&lt;style face</w:instrText>
      </w:r>
      <w:r>
        <w:rPr>
          <w:rFonts w:cs="Arial"/>
          <w:sz w:val="24"/>
          <w:szCs w:val="24"/>
        </w:rPr>
        <w:instrText>="underline" font="default" size="100%"&gt;https://doi.org/10.1111/mec.12649&lt;/style&gt;&lt;/electronic-resource-num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Raso et al., 2014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example, it is possible that a high percentage of top predator individuals feed on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yet each consumes on average </w:t>
      </w:r>
      <w:r>
        <w:rPr>
          <w:rFonts w:cs="Arial"/>
          <w:sz w:val="24"/>
          <w:szCs w:val="24"/>
        </w:rPr>
        <w:t xml:space="preserve">only </w:t>
      </w:r>
      <w:r>
        <w:rPr>
          <w:rFonts w:cs="Arial"/>
          <w:sz w:val="24"/>
          <w:szCs w:val="24"/>
        </w:rPr>
        <w:t xml:space="preserve">a low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 diet. In this case, a high incidence rate of IGP </w:t>
      </w:r>
      <w:r>
        <w:rPr>
          <w:rFonts w:cs="Arial"/>
          <w:sz w:val="24"/>
          <w:szCs w:val="24"/>
        </w:rPr>
        <w:t xml:space="preserve">only provides an incomplete picture of </w:t>
      </w:r>
      <w:r>
        <w:rPr>
          <w:rFonts w:cs="Arial"/>
          <w:sz w:val="24"/>
          <w:szCs w:val="24"/>
        </w:rPr>
        <w:t>IGP dynamics</w:t>
      </w:r>
      <w:r>
        <w:rPr>
          <w:rFonts w:cs="Arial"/>
          <w:sz w:val="24"/>
          <w:szCs w:val="24"/>
        </w:rPr>
        <w:t xml:space="preserve"> and could</w:t>
      </w:r>
      <w:r>
        <w:rPr>
          <w:rFonts w:cs="Arial"/>
          <w:sz w:val="24"/>
          <w:szCs w:val="24"/>
        </w:rPr>
        <w:t xml:space="preserve"> be misleading.</w:t>
      </w:r>
    </w:p>
    <w:p w:rsidR="006A561E" w:rsidRDefault="00D937FE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>Quantifying IGP i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a critical</w:t>
      </w:r>
      <w:r>
        <w:rPr>
          <w:rFonts w:cs="Arial" w:hint="eastAsia"/>
          <w:sz w:val="24"/>
          <w:szCs w:val="24"/>
        </w:rPr>
        <w:t xml:space="preserve"> step towards a deeper und</w:t>
      </w:r>
      <w:r>
        <w:rPr>
          <w:rFonts w:cs="Arial" w:hint="eastAsia"/>
          <w:sz w:val="24"/>
          <w:szCs w:val="24"/>
        </w:rPr>
        <w:t xml:space="preserve">erstanding of food web </w:t>
      </w:r>
      <w:r>
        <w:rPr>
          <w:rFonts w:cs="Arial"/>
          <w:sz w:val="24"/>
          <w:szCs w:val="24"/>
        </w:rPr>
        <w:t xml:space="preserve">dynamics. Research has attempted to predict the intensity/degree of IGP based on </w:t>
      </w:r>
      <w:proofErr w:type="spellStart"/>
      <w:r>
        <w:rPr>
          <w:rFonts w:cs="Arial"/>
          <w:sz w:val="24"/>
          <w:szCs w:val="24"/>
        </w:rPr>
        <w:t>allometric</w:t>
      </w:r>
      <w:proofErr w:type="spellEnd"/>
      <w:r>
        <w:rPr>
          <w:rFonts w:cs="Arial"/>
          <w:sz w:val="24"/>
          <w:szCs w:val="24"/>
        </w:rPr>
        <w:t xml:space="preserve"> theory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chneider&lt;/Author&gt;&lt;Year&gt;2012&lt;/Year&gt;&lt;RecNum&gt;33&lt;/RecNum&gt;&lt;DisplayText&gt;(Schneider et al., 2012)&lt;/Dis</w:instrText>
      </w:r>
      <w:r>
        <w:rPr>
          <w:rFonts w:cs="Arial"/>
          <w:sz w:val="24"/>
          <w:szCs w:val="24"/>
        </w:rPr>
        <w:instrText>playText&gt;&lt;record&gt;&lt;rec-number&gt;33&lt;/rec-number&gt;&lt;foreign-keys&gt;&lt;key app="EN" db-id="edrs0tdw6d5p0heeswv5s9eg29easr0wf0ww" timestamp="1646977346"&gt;33&lt;/key&gt;&lt;/foreign-keys&gt;&lt;ref-type name="Journal Article"&gt;17&lt;/ref-type&gt;&lt;contributors&gt;&lt;authors&gt;&lt;author&gt;Schneider, Flori</w:instrText>
      </w:r>
      <w:r>
        <w:rPr>
          <w:rFonts w:cs="Arial"/>
          <w:sz w:val="24"/>
          <w:szCs w:val="24"/>
        </w:rPr>
        <w:instrText>an Dirk&lt;/author&gt;&lt;author&gt;Scheu, Stefan&lt;/author&gt;&lt;author&gt;Brose, Ulrich&lt;/author&gt;&lt;/authors&gt;&lt;/contributors&gt;&lt;titles&gt;&lt;title&gt;Body mass constraints on feeding rates determine the consequences of predator loss&lt;/title&gt;&lt;secondary-title&gt;Ecology letters&lt;/secondary-title&gt;</w:instrText>
      </w:r>
      <w:r>
        <w:rPr>
          <w:rFonts w:cs="Arial"/>
          <w:sz w:val="24"/>
          <w:szCs w:val="24"/>
        </w:rPr>
        <w:instrText>&lt;/titles&gt;&lt;periodical&gt;&lt;full-title&gt;Ecology Letters&lt;/full-title&gt;&lt;abbr-1&gt;Ecol. Lett.&lt;/abbr-1&gt;&lt;abbr-2&gt;Ecol Lett&lt;/abbr-2&gt;&lt;/periodical&gt;&lt;pages&gt;436-443&lt;/pages&gt;&lt;volume&gt;15&lt;/volume&gt;&lt;number&gt;5&lt;/number&gt;&lt;dates&gt;&lt;year&gt;2012&lt;/year&gt;&lt;/dates&gt;&lt;isbn&gt;1461-023X&lt;/isbn&gt;&lt;urls&gt;&lt;/urls&gt;&lt;/</w:instrText>
      </w:r>
      <w:r>
        <w:rPr>
          <w:rFonts w:cs="Arial"/>
          <w:sz w:val="24"/>
          <w:szCs w:val="24"/>
        </w:rPr>
        <w:instrText>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chneider et al., 2012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yet empirical </w:t>
      </w:r>
      <w:r>
        <w:rPr>
          <w:rFonts w:cs="Arial"/>
          <w:sz w:val="24"/>
          <w:szCs w:val="24"/>
        </w:rPr>
        <w:t>evidence</w:t>
      </w:r>
      <w:r>
        <w:rPr>
          <w:rFonts w:cs="Arial"/>
          <w:sz w:val="24"/>
          <w:szCs w:val="24"/>
        </w:rPr>
        <w:t xml:space="preserve"> remains scarce. To address this gap, I propose an experimental framework combining controlled feeding trials and stable isotope analysis of field samples to determine the degree of</w:t>
      </w:r>
      <w:r>
        <w:rPr>
          <w:rFonts w:cs="Arial"/>
          <w:sz w:val="24"/>
          <w:szCs w:val="24"/>
        </w:rPr>
        <w:t xml:space="preserve"> IGP in a three-species</w:t>
      </w:r>
      <w:r>
        <w:rPr>
          <w:rFonts w:cs="Arial" w:hint="eastAsia"/>
          <w:sz w:val="24"/>
          <w:szCs w:val="24"/>
        </w:rPr>
        <w:t xml:space="preserve"> terrestrial </w:t>
      </w:r>
      <w:r>
        <w:rPr>
          <w:rFonts w:cs="Arial"/>
          <w:sz w:val="24"/>
          <w:szCs w:val="24"/>
        </w:rPr>
        <w:t>omnivorous</w:t>
      </w:r>
      <w:r>
        <w:rPr>
          <w:rFonts w:cs="Arial" w:hint="eastAsia"/>
          <w:sz w:val="24"/>
          <w:szCs w:val="24"/>
        </w:rPr>
        <w:t xml:space="preserve"> arthropod</w:t>
      </w:r>
      <w:r>
        <w:rPr>
          <w:rFonts w:cs="Arial"/>
          <w:sz w:val="24"/>
          <w:szCs w:val="24"/>
        </w:rPr>
        <w:t xml:space="preserve"> food web (top predator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. The degree of IGP is defined herein as the proportion</w:t>
      </w:r>
      <w:r>
        <w:rPr>
          <w:rFonts w:cs="Arial" w:hint="eastAsia"/>
          <w:sz w:val="24"/>
          <w:szCs w:val="24"/>
        </w:rPr>
        <w:t xml:space="preserve"> (in number)</w:t>
      </w:r>
      <w:r>
        <w:rPr>
          <w:rFonts w:cs="Arial"/>
          <w:sz w:val="24"/>
          <w:szCs w:val="24"/>
        </w:rPr>
        <w:t xml:space="preserve">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 of top </w:t>
      </w:r>
      <w:r>
        <w:rPr>
          <w:rFonts w:cs="Arial"/>
          <w:color w:val="000000" w:themeColor="text1"/>
          <w:sz w:val="24"/>
          <w:szCs w:val="24"/>
        </w:rPr>
        <w:t xml:space="preserve">predator. The feeding trials will experimentally link different levels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consumption by top predator</w:t>
      </w:r>
      <w:r>
        <w:rPr>
          <w:rFonts w:cs="Arial" w:hint="eastAsia"/>
          <w:color w:val="000000" w:themeColor="text1"/>
          <w:sz w:val="24"/>
          <w:szCs w:val="24"/>
        </w:rPr>
        <w:t>s</w:t>
      </w:r>
      <w:r>
        <w:rPr>
          <w:rFonts w:cs="Arial"/>
          <w:color w:val="000000" w:themeColor="text1"/>
          <w:sz w:val="24"/>
          <w:szCs w:val="24"/>
        </w:rPr>
        <w:t xml:space="preserve"> to the changes in their </w:t>
      </w:r>
      <w:r>
        <w:rPr>
          <w:rFonts w:cs="Arial" w:hint="eastAsia"/>
          <w:color w:val="000000" w:themeColor="text1"/>
          <w:sz w:val="24"/>
          <w:szCs w:val="24"/>
        </w:rPr>
        <w:t xml:space="preserve">nitrogen </w:t>
      </w:r>
      <w:r>
        <w:rPr>
          <w:rFonts w:cs="Arial"/>
          <w:color w:val="000000" w:themeColor="text1"/>
          <w:sz w:val="24"/>
          <w:szCs w:val="24"/>
        </w:rPr>
        <w:t xml:space="preserve">isotope </w:t>
      </w:r>
      <w:r>
        <w:rPr>
          <w:rFonts w:cs="Arial" w:hint="eastAsia"/>
          <w:color w:val="000000" w:themeColor="text1"/>
          <w:sz w:val="24"/>
          <w:szCs w:val="24"/>
        </w:rPr>
        <w:t xml:space="preserve">signatures </w:t>
      </w:r>
      <w:r>
        <w:rPr>
          <w:rFonts w:cs="Arial"/>
          <w:color w:val="000000" w:themeColor="text1"/>
          <w:sz w:val="24"/>
          <w:szCs w:val="24"/>
        </w:rPr>
        <w:t>(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 xml:space="preserve">N) via a </w:t>
      </w:r>
      <w:r>
        <w:rPr>
          <w:rFonts w:cs="Arial"/>
          <w:color w:val="000000" w:themeColor="text1"/>
          <w:sz w:val="24"/>
          <w:szCs w:val="24"/>
        </w:rPr>
        <w:lastRenderedPageBreak/>
        <w:t>standard curve, to which the isotope signatures of field samples are compar</w:t>
      </w:r>
      <w:r>
        <w:rPr>
          <w:rFonts w:cs="Arial"/>
          <w:color w:val="000000" w:themeColor="text1"/>
          <w:sz w:val="24"/>
          <w:szCs w:val="24"/>
        </w:rPr>
        <w:t>ed to estimate the degree of IGP in the field.</w:t>
      </w:r>
    </w:p>
    <w:p w:rsidR="006A561E" w:rsidRDefault="006A561E">
      <w:pPr>
        <w:spacing w:line="480" w:lineRule="auto"/>
        <w:rPr>
          <w:rFonts w:cs="Arial"/>
          <w:color w:val="FF0000"/>
          <w:sz w:val="24"/>
          <w:szCs w:val="24"/>
        </w:rPr>
      </w:pPr>
    </w:p>
    <w:p w:rsidR="006A561E" w:rsidRDefault="00D937FE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>
        <w:rPr>
          <w:rFonts w:cs="Arial" w:hint="eastAsia"/>
          <w:b/>
          <w:color w:val="000000" w:themeColor="text1"/>
          <w:sz w:val="24"/>
          <w:szCs w:val="24"/>
        </w:rPr>
        <w:t>Materials and Methods</w:t>
      </w:r>
    </w:p>
    <w:p w:rsidR="006A561E" w:rsidRDefault="00D937F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b/>
          <w:color w:val="000000" w:themeColor="text1"/>
          <w:sz w:val="24"/>
          <w:szCs w:val="24"/>
        </w:rPr>
        <w:tab/>
      </w:r>
      <w:r>
        <w:rPr>
          <w:rFonts w:cs="Arial"/>
          <w:color w:val="000000" w:themeColor="text1"/>
          <w:sz w:val="24"/>
          <w:szCs w:val="24"/>
        </w:rPr>
        <w:t>Here, I illustrate the proposed framework using an example of a terrestrial</w:t>
      </w:r>
      <w:r>
        <w:rPr>
          <w:rFonts w:cs="Arial" w:hint="eastAsia"/>
          <w:color w:val="000000" w:themeColor="text1"/>
          <w:sz w:val="24"/>
          <w:szCs w:val="24"/>
        </w:rPr>
        <w:t xml:space="preserve"> arthropod</w:t>
      </w:r>
      <w:r>
        <w:rPr>
          <w:rFonts w:cs="Arial"/>
          <w:color w:val="000000" w:themeColor="text1"/>
          <w:sz w:val="24"/>
          <w:szCs w:val="24"/>
        </w:rPr>
        <w:t xml:space="preserve"> food web</w:t>
      </w:r>
      <w:r>
        <w:rPr>
          <w:rFonts w:cs="Arial" w:hint="eastAsia"/>
          <w:color w:val="000000" w:themeColor="text1"/>
          <w:sz w:val="24"/>
          <w:szCs w:val="24"/>
        </w:rPr>
        <w:t xml:space="preserve"> involving a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 w:hint="eastAsia"/>
          <w:color w:val="000000" w:themeColor="text1"/>
          <w:sz w:val="24"/>
          <w:szCs w:val="24"/>
        </w:rPr>
        <w:t xml:space="preserve">spider </w:t>
      </w:r>
      <w:r>
        <w:rPr>
          <w:rFonts w:cs="Arial"/>
          <w:color w:val="000000" w:themeColor="text1"/>
          <w:sz w:val="24"/>
          <w:szCs w:val="24"/>
        </w:rPr>
        <w:t>top predator</w:t>
      </w:r>
      <w:r>
        <w:rPr>
          <w:rFonts w:cs="Arial" w:hint="eastAsia"/>
          <w:color w:val="000000" w:themeColor="text1"/>
          <w:sz w:val="24"/>
          <w:szCs w:val="24"/>
        </w:rPr>
        <w:t>,</w:t>
      </w:r>
      <w:r>
        <w:rPr>
          <w:rFonts w:cs="Arial"/>
          <w:color w:val="000000" w:themeColor="text1"/>
          <w:sz w:val="24"/>
          <w:szCs w:val="24"/>
        </w:rPr>
        <w:t xml:space="preserve"> a </w:t>
      </w:r>
      <w:r>
        <w:rPr>
          <w:rFonts w:cs="Arial" w:hint="eastAsia"/>
          <w:color w:val="000000" w:themeColor="text1"/>
          <w:sz w:val="24"/>
          <w:szCs w:val="24"/>
        </w:rPr>
        <w:t xml:space="preserve">spider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 w:hint="eastAsia"/>
          <w:color w:val="000000" w:themeColor="text1"/>
          <w:sz w:val="24"/>
          <w:szCs w:val="24"/>
        </w:rPr>
        <w:t xml:space="preserve">, and a </w:t>
      </w:r>
      <w:proofErr w:type="spellStart"/>
      <w:r>
        <w:rPr>
          <w:rFonts w:cs="Arial" w:hint="eastAsia"/>
          <w:color w:val="000000" w:themeColor="text1"/>
          <w:sz w:val="24"/>
          <w:szCs w:val="24"/>
        </w:rPr>
        <w:t>planthoppe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 w:hint="eastAsia"/>
          <w:color w:val="000000" w:themeColor="text1"/>
          <w:sz w:val="24"/>
          <w:szCs w:val="24"/>
        </w:rPr>
        <w:t xml:space="preserve">shared </w:t>
      </w:r>
      <w:r>
        <w:rPr>
          <w:rFonts w:cs="Arial"/>
          <w:color w:val="000000" w:themeColor="text1"/>
          <w:sz w:val="24"/>
          <w:szCs w:val="24"/>
        </w:rPr>
        <w:t>pre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 xml:space="preserve">(Fig. 1a). Two sets of controlled feeding trials will be </w:t>
      </w:r>
      <w:r>
        <w:rPr>
          <w:rFonts w:cs="Arial"/>
          <w:sz w:val="24"/>
          <w:szCs w:val="24"/>
        </w:rPr>
        <w:t xml:space="preserve">conducted. In the first trial, the top predator and the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fed the shared prey (Fig. 1b). </w:t>
      </w:r>
      <w:r>
        <w:rPr>
          <w:rFonts w:cs="Arial" w:hint="eastAsia"/>
          <w:sz w:val="24"/>
          <w:szCs w:val="24"/>
        </w:rPr>
        <w:t xml:space="preserve">As invertebrates may exhibit rapid tissue turnover, a period of </w:t>
      </w:r>
      <w:r>
        <w:rPr>
          <w:rFonts w:cs="Arial"/>
          <w:sz w:val="24"/>
          <w:szCs w:val="24"/>
        </w:rPr>
        <w:t>5–10 </w:t>
      </w:r>
      <w:r>
        <w:rPr>
          <w:rFonts w:cs="Arial" w:hint="eastAsia"/>
          <w:sz w:val="24"/>
          <w:szCs w:val="24"/>
        </w:rPr>
        <w:t xml:space="preserve">days will allow predators </w:t>
      </w:r>
      <w:r>
        <w:rPr>
          <w:rFonts w:cs="Arial" w:hint="eastAsia"/>
          <w:sz w:val="24"/>
          <w:szCs w:val="24"/>
        </w:rPr>
        <w:t xml:space="preserve">to </w:t>
      </w:r>
      <w:r>
        <w:rPr>
          <w:rFonts w:cs="Arial"/>
          <w:sz w:val="24"/>
          <w:szCs w:val="24"/>
        </w:rPr>
        <w:t>incorporat</w:t>
      </w:r>
      <w:r>
        <w:rPr>
          <w:rFonts w:cs="Arial" w:hint="eastAsia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 isotope</w:t>
      </w:r>
      <w:r>
        <w:rPr>
          <w:rFonts w:cs="Arial" w:hint="eastAsia"/>
          <w:sz w:val="24"/>
          <w:szCs w:val="24"/>
        </w:rPr>
        <w:t xml:space="preserve"> signatures</w:t>
      </w:r>
      <w:r>
        <w:rPr>
          <w:rFonts w:cs="Arial"/>
          <w:sz w:val="24"/>
          <w:szCs w:val="24"/>
        </w:rPr>
        <w:t xml:space="preserve"> into the</w:t>
      </w:r>
      <w:r>
        <w:rPr>
          <w:rFonts w:cs="Arial" w:hint="eastAsia"/>
          <w:sz w:val="24"/>
          <w:szCs w:val="24"/>
        </w:rPr>
        <w:t>ir</w:t>
      </w:r>
      <w:r>
        <w:rPr>
          <w:rFonts w:cs="Arial"/>
          <w:sz w:val="24"/>
          <w:szCs w:val="24"/>
        </w:rPr>
        <w:t xml:space="preserve"> tissues</w:t>
      </w:r>
      <w:r>
        <w:rPr>
          <w:rFonts w:cs="Arial" w:hint="eastAsia"/>
          <w:sz w:val="24"/>
          <w:szCs w:val="24"/>
        </w:rPr>
        <w:t xml:space="preserve"> and </w:t>
      </w:r>
      <w:r>
        <w:rPr>
          <w:rFonts w:cs="Arial"/>
          <w:sz w:val="24"/>
          <w:szCs w:val="24"/>
        </w:rPr>
        <w:t>reach an isotopic equilibrium state with the shared prey</w:t>
      </w:r>
      <w:r>
        <w:rPr>
          <w:rFonts w:cs="Arial" w:hint="eastAsia"/>
          <w:sz w:val="24"/>
          <w:szCs w:val="24"/>
        </w:rPr>
        <w:t xml:space="preserve">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Quinby&lt;/Author&gt;&lt;Year&gt;2020&lt;/Year&gt;&lt;RecNum&gt;32&lt;/RecNum&gt;&lt;DisplayText&gt;(Quinby et al., 2020)&lt;/DisplayText&gt;&lt;reco</w:instrText>
      </w:r>
      <w:r>
        <w:rPr>
          <w:rFonts w:cs="Arial"/>
          <w:sz w:val="24"/>
          <w:szCs w:val="24"/>
        </w:rPr>
        <w:instrText>rd&gt;&lt;rec-number&gt;32&lt;/rec-number&gt;&lt;foreign-keys&gt;&lt;key app="EN" db-id="edrs0tdw6d5p0heeswv5s9eg29easr0wf0ww" timestamp="1646926715"&gt;32&lt;/key&gt;&lt;/foreign-keys&gt;&lt;ref-type name="Journal Article"&gt;17&lt;/ref-type&gt;&lt;contributors&gt;&lt;authors&gt;&lt;author&gt;Quinby, Brandon M&lt;/author&gt;&lt;aut</w:instrText>
      </w:r>
      <w:r>
        <w:rPr>
          <w:rFonts w:cs="Arial"/>
          <w:sz w:val="24"/>
          <w:szCs w:val="24"/>
        </w:rPr>
        <w:instrText>hor&gt;Creighton, J Curtis&lt;/author&gt;&lt;author&gt;Flaherty, Elizabeth A&lt;/author&gt;&lt;/authors&gt;&lt;/contributors&gt;&lt;titles&gt;&lt;title&gt;Stable isotope ecology in insects: a review&lt;/title&gt;&lt;secondary-title&gt;Ecological Entomology&lt;/secondary-title&gt;&lt;/titles&gt;&lt;periodical&gt;&lt;full-title&gt;Ecolog</w:instrText>
      </w:r>
      <w:r>
        <w:rPr>
          <w:rFonts w:cs="Arial"/>
          <w:sz w:val="24"/>
          <w:szCs w:val="24"/>
        </w:rPr>
        <w:instrText>ical Entomology&lt;/full-title&gt;&lt;abbr-1&gt;Ecol. Entomol.&lt;/abbr-1&gt;&lt;abbr-2&gt;Ecol Entomol&lt;/abbr-2&gt;&lt;/periodical&gt;&lt;pages&gt;1231-1246&lt;/pages&gt;&lt;volume&gt;45&lt;/volume&gt;&lt;number&gt;6&lt;/number&gt;&lt;dates&gt;&lt;year&gt;2020&lt;/year&gt;&lt;/dates&gt;&lt;isbn&gt;0307-6946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</w:t>
      </w:r>
      <w:r>
        <w:rPr>
          <w:rFonts w:cs="Arial"/>
          <w:sz w:val="24"/>
          <w:szCs w:val="24"/>
        </w:rPr>
        <w:t>Quinby et al., 2020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 xml:space="preserve">In the second trial (same duration as the first trial), the top predator </w:t>
      </w:r>
      <w:r>
        <w:rPr>
          <w:rFonts w:cs="Arial" w:hint="eastAsia"/>
          <w:color w:val="000000" w:themeColor="text1"/>
          <w:sz w:val="24"/>
          <w:szCs w:val="24"/>
        </w:rPr>
        <w:t>is</w:t>
      </w:r>
      <w:r>
        <w:rPr>
          <w:rFonts w:cs="Arial"/>
          <w:color w:val="000000" w:themeColor="text1"/>
          <w:sz w:val="24"/>
          <w:szCs w:val="24"/>
        </w:rPr>
        <w:t xml:space="preserve"> fed mixed diets with different proportions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 xml:space="preserve">and </w:t>
      </w:r>
      <w:r>
        <w:rPr>
          <w:rFonts w:cs="Arial"/>
          <w:color w:val="000000" w:themeColor="text1"/>
          <w:sz w:val="24"/>
          <w:szCs w:val="24"/>
        </w:rPr>
        <w:t>shared prey individuals from the first trial: (1) shared prey only, (2) 75% of shared prey +</w:t>
      </w:r>
      <w:r>
        <w:rPr>
          <w:rFonts w:cs="Arial"/>
          <w:color w:val="000000" w:themeColor="text1"/>
          <w:sz w:val="24"/>
          <w:szCs w:val="24"/>
        </w:rPr>
        <w:t xml:space="preserve"> 25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, (3) 50% of shared prey + 50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, (4) 25% of shared prey + 75%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, and (5)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only (Fig. 1c). The numbers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and </w:t>
      </w:r>
      <w:r>
        <w:rPr>
          <w:rFonts w:cs="Arial"/>
          <w:color w:val="000000" w:themeColor="text1"/>
          <w:sz w:val="24"/>
          <w:szCs w:val="24"/>
        </w:rPr>
        <w:t xml:space="preserve">shared prey in the </w:t>
      </w:r>
      <w:r>
        <w:rPr>
          <w:rFonts w:cs="Arial" w:hint="eastAsia"/>
          <w:color w:val="000000" w:themeColor="text1"/>
          <w:sz w:val="24"/>
          <w:szCs w:val="24"/>
        </w:rPr>
        <w:t>supplied</w:t>
      </w:r>
      <w:r>
        <w:rPr>
          <w:rFonts w:cs="Arial"/>
          <w:color w:val="000000" w:themeColor="text1"/>
          <w:sz w:val="24"/>
          <w:szCs w:val="24"/>
        </w:rPr>
        <w:t xml:space="preserve"> diet can be determined based on their field d</w:t>
      </w:r>
      <w:r>
        <w:rPr>
          <w:rFonts w:cs="Arial"/>
          <w:color w:val="000000" w:themeColor="text1"/>
          <w:sz w:val="24"/>
          <w:szCs w:val="24"/>
        </w:rPr>
        <w:t xml:space="preserve">ensities. The purpose of </w:t>
      </w:r>
      <w:r>
        <w:rPr>
          <w:rFonts w:cs="Arial"/>
          <w:color w:val="000000" w:themeColor="text1"/>
          <w:sz w:val="24"/>
          <w:szCs w:val="24"/>
        </w:rPr>
        <w:t>this</w:t>
      </w:r>
      <w:r>
        <w:rPr>
          <w:rFonts w:cs="Arial"/>
          <w:color w:val="000000" w:themeColor="text1"/>
          <w:sz w:val="24"/>
          <w:szCs w:val="24"/>
        </w:rPr>
        <w:t xml:space="preserve"> trial is to simulate a full range of potential encounter rates that the focal organisms might experience in the field.</w:t>
      </w:r>
      <w:r>
        <w:rPr>
          <w:rFonts w:cs="Arial"/>
          <w:color w:val="FF0000"/>
          <w:sz w:val="24"/>
          <w:szCs w:val="24"/>
        </w:rPr>
        <w:t xml:space="preserve"> </w:t>
      </w:r>
    </w:p>
    <w:p w:rsidR="006A561E" w:rsidRDefault="00D937FE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ab/>
      </w:r>
      <w:r>
        <w:rPr>
          <w:rFonts w:cs="Arial"/>
          <w:color w:val="000000" w:themeColor="text1"/>
          <w:sz w:val="24"/>
          <w:szCs w:val="24"/>
        </w:rPr>
        <w:t xml:space="preserve">At the end of the second trial, the numbers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and </w:t>
      </w:r>
      <w:r>
        <w:rPr>
          <w:rFonts w:cs="Arial"/>
          <w:color w:val="000000" w:themeColor="text1"/>
          <w:sz w:val="24"/>
          <w:szCs w:val="24"/>
        </w:rPr>
        <w:t>shared prey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 xml:space="preserve">consumed by the top predator </w:t>
      </w:r>
      <w:r>
        <w:rPr>
          <w:rFonts w:cs="Arial"/>
          <w:color w:val="000000" w:themeColor="text1"/>
          <w:sz w:val="24"/>
          <w:szCs w:val="24"/>
        </w:rPr>
        <w:t>in each diet treatment are recorded, and the difference</w:t>
      </w:r>
      <w:r>
        <w:rPr>
          <w:rFonts w:cs="Arial"/>
          <w:color w:val="000000" w:themeColor="text1"/>
          <w:sz w:val="24"/>
          <w:szCs w:val="24"/>
        </w:rPr>
        <w:t>s</w:t>
      </w:r>
      <w:r>
        <w:rPr>
          <w:rFonts w:cs="Arial"/>
          <w:color w:val="000000" w:themeColor="text1"/>
          <w:sz w:val="24"/>
          <w:szCs w:val="24"/>
        </w:rPr>
        <w:t xml:space="preserve"> in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 xml:space="preserve">N </w:t>
      </w:r>
      <w:r>
        <w:rPr>
          <w:rFonts w:cs="Arial"/>
          <w:color w:val="000000" w:themeColor="text1"/>
          <w:sz w:val="24"/>
          <w:szCs w:val="24"/>
        </w:rPr>
        <w:t xml:space="preserve">values </w:t>
      </w:r>
      <w:r>
        <w:rPr>
          <w:rFonts w:cs="Arial"/>
          <w:color w:val="000000" w:themeColor="text1"/>
          <w:sz w:val="24"/>
          <w:szCs w:val="24"/>
        </w:rPr>
        <w:t>between the top predator</w:t>
      </w:r>
      <w:r>
        <w:rPr>
          <w:rFonts w:cs="Arial"/>
          <w:color w:val="000000" w:themeColor="text1"/>
          <w:sz w:val="24"/>
          <w:szCs w:val="24"/>
        </w:rPr>
        <w:t xml:space="preserve"> individuals</w:t>
      </w:r>
      <w:r>
        <w:rPr>
          <w:rFonts w:cs="Arial"/>
          <w:color w:val="000000" w:themeColor="text1"/>
          <w:sz w:val="24"/>
          <w:szCs w:val="24"/>
        </w:rPr>
        <w:t xml:space="preserve"> and the shared prey (baseline) </w:t>
      </w:r>
      <w:r>
        <w:rPr>
          <w:rFonts w:cs="Arial"/>
          <w:color w:val="000000" w:themeColor="text1"/>
          <w:sz w:val="24"/>
          <w:szCs w:val="24"/>
        </w:rPr>
        <w:t>are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lastRenderedPageBreak/>
        <w:t>computed</w:t>
      </w:r>
      <w:r>
        <w:rPr>
          <w:rFonts w:cs="Arial"/>
          <w:color w:val="000000" w:themeColor="text1"/>
          <w:sz w:val="24"/>
          <w:szCs w:val="24"/>
        </w:rPr>
        <w:t xml:space="preserve"> (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/>
          <w:i/>
          <w:color w:val="000000" w:themeColor="text1"/>
          <w:sz w:val="24"/>
          <w:szCs w:val="24"/>
          <w:vertAlign w:val="subscript"/>
        </w:rPr>
        <w:t>predator</w:t>
      </w:r>
      <w:r>
        <w:rPr>
          <w:rFonts w:cs="Arial"/>
          <w:color w:val="000000" w:themeColor="text1"/>
          <w:sz w:val="24"/>
          <w:szCs w:val="24"/>
          <w:vertAlign w:val="subscript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─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/>
          <w:i/>
          <w:color w:val="000000" w:themeColor="text1"/>
          <w:sz w:val="24"/>
          <w:szCs w:val="24"/>
          <w:vertAlign w:val="subscript"/>
        </w:rPr>
        <w:t>prey</w:t>
      </w:r>
      <w:r>
        <w:rPr>
          <w:rFonts w:cs="Arial"/>
          <w:color w:val="000000" w:themeColor="text1"/>
          <w:sz w:val="24"/>
          <w:szCs w:val="24"/>
        </w:rPr>
        <w:t>;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). A standard curve can be constructed by plotting the</w:t>
      </w:r>
      <w:r>
        <w:rPr>
          <w:rFonts w:cs="Arial" w:hint="eastAsia"/>
          <w:color w:val="000000" w:themeColor="text1"/>
          <w:sz w:val="24"/>
          <w:szCs w:val="24"/>
        </w:rPr>
        <w:t xml:space="preserve"> experimental</w:t>
      </w:r>
      <w:r>
        <w:rPr>
          <w:rFonts w:cs="Arial"/>
          <w:color w:val="000000" w:themeColor="text1"/>
          <w:sz w:val="24"/>
          <w:szCs w:val="24"/>
        </w:rPr>
        <w:t xml:space="preserve">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 xml:space="preserve">N </w:t>
      </w:r>
      <w:r>
        <w:rPr>
          <w:rFonts w:cs="Arial"/>
          <w:color w:val="000000" w:themeColor="text1"/>
          <w:sz w:val="24"/>
          <w:szCs w:val="24"/>
        </w:rPr>
        <w:t xml:space="preserve">of top predator against the proportion of </w:t>
      </w:r>
      <w:proofErr w:type="spellStart"/>
      <w:r>
        <w:rPr>
          <w:rFonts w:cs="Arial"/>
          <w:color w:val="000000" w:themeColor="text1"/>
          <w:sz w:val="24"/>
          <w:szCs w:val="24"/>
        </w:rPr>
        <w:t>mesopredator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consumed (Fig. 1d). Finally, field samples of top predator</w:t>
      </w:r>
      <w:r>
        <w:rPr>
          <w:rFonts w:cs="Arial"/>
          <w:color w:val="000000" w:themeColor="text1"/>
          <w:sz w:val="24"/>
          <w:szCs w:val="24"/>
        </w:rPr>
        <w:t xml:space="preserve"> and s</w:t>
      </w:r>
      <w:r>
        <w:rPr>
          <w:rFonts w:cs="Arial"/>
          <w:color w:val="000000" w:themeColor="text1"/>
          <w:sz w:val="24"/>
          <w:szCs w:val="24"/>
        </w:rPr>
        <w:t xml:space="preserve">hared prey </w:t>
      </w:r>
      <w:r>
        <w:rPr>
          <w:rFonts w:cs="Arial"/>
          <w:color w:val="000000" w:themeColor="text1"/>
          <w:sz w:val="24"/>
          <w:szCs w:val="24"/>
        </w:rPr>
        <w:t>individuals</w:t>
      </w:r>
      <w:r>
        <w:rPr>
          <w:rFonts w:cs="Arial"/>
          <w:color w:val="000000" w:themeColor="text1"/>
          <w:sz w:val="24"/>
          <w:szCs w:val="24"/>
        </w:rPr>
        <w:t xml:space="preserve"> are collected, with their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analyzed to obtain the empirical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. The degree of IGP in the field can th</w:t>
      </w:r>
      <w:r>
        <w:rPr>
          <w:rFonts w:cs="Arial" w:hint="eastAsia"/>
          <w:color w:val="000000" w:themeColor="text1"/>
          <w:sz w:val="24"/>
          <w:szCs w:val="24"/>
        </w:rPr>
        <w:t>us</w:t>
      </w:r>
      <w:r>
        <w:rPr>
          <w:rFonts w:cs="Arial"/>
          <w:color w:val="000000" w:themeColor="text1"/>
          <w:sz w:val="24"/>
          <w:szCs w:val="24"/>
        </w:rPr>
        <w:t xml:space="preserve"> be </w:t>
      </w:r>
      <w:r>
        <w:rPr>
          <w:rFonts w:cs="Arial" w:hint="eastAsia"/>
          <w:color w:val="000000" w:themeColor="text1"/>
          <w:sz w:val="24"/>
          <w:szCs w:val="24"/>
        </w:rPr>
        <w:t>e</w:t>
      </w:r>
      <w:r>
        <w:rPr>
          <w:rFonts w:cs="Arial" w:hint="eastAsia"/>
          <w:color w:val="000000" w:themeColor="text1"/>
          <w:sz w:val="24"/>
          <w:szCs w:val="24"/>
        </w:rPr>
        <w:t>stimated</w:t>
      </w:r>
      <w:r>
        <w:rPr>
          <w:rFonts w:cs="Arial"/>
          <w:color w:val="000000" w:themeColor="text1"/>
          <w:sz w:val="24"/>
          <w:szCs w:val="24"/>
        </w:rPr>
        <w:t xml:space="preserve"> by interpolating the empirical 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to the standard curve (Fig. 1e). A hypothetical example of data collection in the second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trial for standard curve construction is provided in Fig. 2.</w:t>
      </w:r>
    </w:p>
    <w:p w:rsidR="006A561E" w:rsidRDefault="006A561E">
      <w:pPr>
        <w:spacing w:line="480" w:lineRule="auto"/>
        <w:rPr>
          <w:rFonts w:cs="Arial"/>
          <w:color w:val="FF0000"/>
          <w:sz w:val="24"/>
          <w:szCs w:val="24"/>
        </w:rPr>
      </w:pPr>
    </w:p>
    <w:p w:rsidR="006A561E" w:rsidRDefault="00D937FE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>
        <w:rPr>
          <w:rFonts w:cs="Arial" w:hint="eastAsia"/>
          <w:b/>
          <w:color w:val="000000" w:themeColor="text1"/>
          <w:sz w:val="24"/>
          <w:szCs w:val="24"/>
        </w:rPr>
        <w:t>Results and Discussion</w:t>
      </w:r>
    </w:p>
    <w:p w:rsidR="006A561E" w:rsidRDefault="00D937FE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ab/>
        <w:t xml:space="preserve">The proposed framework </w:t>
      </w:r>
      <w:r>
        <w:rPr>
          <w:rFonts w:cs="Arial" w:hint="eastAsia"/>
          <w:color w:val="000000" w:themeColor="text1"/>
          <w:sz w:val="24"/>
          <w:szCs w:val="24"/>
        </w:rPr>
        <w:t>leverages</w:t>
      </w:r>
      <w:r>
        <w:rPr>
          <w:rFonts w:cs="Arial"/>
          <w:color w:val="000000" w:themeColor="text1"/>
          <w:sz w:val="24"/>
          <w:szCs w:val="24"/>
        </w:rPr>
        <w:t xml:space="preserve"> the strengths of previous approaches to studying IGP—the controlled feeding trials </w:t>
      </w:r>
      <w:r>
        <w:rPr>
          <w:rFonts w:cs="Arial" w:hint="eastAsia"/>
          <w:color w:val="000000" w:themeColor="text1"/>
          <w:sz w:val="24"/>
          <w:szCs w:val="24"/>
        </w:rPr>
        <w:t>combined</w:t>
      </w:r>
      <w:r>
        <w:rPr>
          <w:rFonts w:cs="Arial"/>
          <w:color w:val="000000" w:themeColor="text1"/>
          <w:sz w:val="24"/>
          <w:szCs w:val="24"/>
        </w:rPr>
        <w:t xml:space="preserve"> with stable isotope analysis can yield accurate </w:t>
      </w:r>
      <w:r>
        <w:rPr>
          <w:rFonts w:cs="Arial" w:hint="eastAsia"/>
          <w:color w:val="000000" w:themeColor="text1"/>
          <w:sz w:val="24"/>
          <w:szCs w:val="24"/>
        </w:rPr>
        <w:t xml:space="preserve">experimental </w:t>
      </w:r>
      <w:r>
        <w:rPr>
          <w:rFonts w:cs="Arial"/>
          <w:color w:val="000000" w:themeColor="text1"/>
          <w:sz w:val="24"/>
          <w:szCs w:val="24"/>
        </w:rPr>
        <w:t>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 to construct a standard curve, whereas the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empirical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Δ</w:t>
      </w:r>
      <w:r>
        <w:rPr>
          <w:rFonts w:cs="Arial"/>
          <w:color w:val="000000" w:themeColor="text1"/>
          <w:sz w:val="24"/>
          <w:szCs w:val="24"/>
          <w:vertAlign w:val="superscript"/>
        </w:rPr>
        <w:t>15</w:t>
      </w:r>
      <w:r>
        <w:rPr>
          <w:rFonts w:cs="Arial"/>
          <w:color w:val="000000" w:themeColor="text1"/>
          <w:sz w:val="24"/>
          <w:szCs w:val="24"/>
        </w:rPr>
        <w:t>N</w:t>
      </w:r>
      <w:r>
        <w:rPr>
          <w:rFonts w:cs="Arial" w:hint="eastAsia"/>
          <w:color w:val="000000" w:themeColor="text1"/>
          <w:sz w:val="24"/>
          <w:szCs w:val="24"/>
        </w:rPr>
        <w:t xml:space="preserve"> derived</w:t>
      </w:r>
      <w:r>
        <w:rPr>
          <w:rFonts w:cs="Arial"/>
          <w:color w:val="000000" w:themeColor="text1"/>
          <w:sz w:val="24"/>
          <w:szCs w:val="24"/>
        </w:rPr>
        <w:t xml:space="preserve"> field samples </w:t>
      </w:r>
      <w:r>
        <w:rPr>
          <w:rFonts w:cs="Arial" w:hint="eastAsia"/>
          <w:color w:val="000000" w:themeColor="text1"/>
          <w:sz w:val="24"/>
          <w:szCs w:val="24"/>
        </w:rPr>
        <w:t>reflects the</w:t>
      </w:r>
      <w:r>
        <w:rPr>
          <w:rFonts w:cs="Arial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cs="Arial"/>
          <w:color w:val="000000" w:themeColor="text1"/>
          <w:sz w:val="24"/>
          <w:szCs w:val="24"/>
        </w:rPr>
        <w:t>trop</w:t>
      </w:r>
      <w:r>
        <w:rPr>
          <w:rFonts w:cs="Arial"/>
          <w:color w:val="000000" w:themeColor="text1"/>
          <w:sz w:val="24"/>
          <w:szCs w:val="24"/>
        </w:rPr>
        <w:t>hic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teractions under natural setti</w:t>
      </w:r>
      <w:r>
        <w:rPr>
          <w:rFonts w:cs="Arial"/>
          <w:sz w:val="24"/>
          <w:szCs w:val="24"/>
        </w:rPr>
        <w:t>ngs. Although</w:t>
      </w:r>
      <w:r>
        <w:rPr>
          <w:rFonts w:cs="Arial"/>
          <w:sz w:val="24"/>
          <w:szCs w:val="24"/>
        </w:rPr>
        <w:t xml:space="preserve"> it is possible that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>isotope signatures of predators in the field may represent</w:t>
      </w:r>
      <w:r>
        <w:rPr>
          <w:rFonts w:cs="Arial"/>
          <w:sz w:val="24"/>
          <w:szCs w:val="24"/>
        </w:rPr>
        <w:t xml:space="preserve"> multiple</w:t>
      </w:r>
      <w:r>
        <w:rPr>
          <w:rFonts w:cs="Arial"/>
          <w:sz w:val="24"/>
          <w:szCs w:val="24"/>
        </w:rPr>
        <w:t xml:space="preserve"> diet</w:t>
      </w:r>
      <w:r>
        <w:rPr>
          <w:rFonts w:cs="Arial"/>
          <w:sz w:val="24"/>
          <w:szCs w:val="24"/>
        </w:rPr>
        <w:t>ary items</w:t>
      </w:r>
      <w:r>
        <w:rPr>
          <w:rFonts w:cs="Arial"/>
          <w:sz w:val="24"/>
          <w:szCs w:val="24"/>
        </w:rPr>
        <w:t xml:space="preserve"> over time and space, the framework could still provide a </w:t>
      </w:r>
      <w:r>
        <w:rPr>
          <w:rFonts w:cs="Arial"/>
          <w:color w:val="000000" w:themeColor="text1"/>
          <w:sz w:val="24"/>
          <w:szCs w:val="24"/>
        </w:rPr>
        <w:t>useful tool for assessing IGP in more quant</w:t>
      </w:r>
      <w:r>
        <w:rPr>
          <w:rFonts w:cs="Arial"/>
          <w:color w:val="000000" w:themeColor="text1"/>
          <w:sz w:val="24"/>
          <w:szCs w:val="24"/>
        </w:rPr>
        <w:t>itative and realistic fashion</w:t>
      </w:r>
      <w:r>
        <w:rPr>
          <w:rFonts w:cs="Arial" w:hint="eastAsia"/>
          <w:color w:val="000000" w:themeColor="text1"/>
          <w:sz w:val="24"/>
          <w:szCs w:val="24"/>
        </w:rPr>
        <w:t>.</w:t>
      </w:r>
    </w:p>
    <w:p w:rsidR="006A561E" w:rsidRDefault="00D937FE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color w:val="000000" w:themeColor="text1"/>
          <w:sz w:val="24"/>
          <w:szCs w:val="24"/>
        </w:rPr>
        <w:tab/>
      </w:r>
      <w:r>
        <w:rPr>
          <w:rFonts w:cs="Arial"/>
          <w:sz w:val="24"/>
          <w:szCs w:val="24"/>
        </w:rPr>
        <w:t>Agricultural systems</w:t>
      </w:r>
      <w:r>
        <w:rPr>
          <w:rFonts w:cs="Arial" w:hint="eastAsia"/>
          <w:sz w:val="24"/>
          <w:szCs w:val="24"/>
        </w:rPr>
        <w:t>, in which</w:t>
      </w:r>
      <w:r>
        <w:rPr>
          <w:rFonts w:cs="Arial"/>
          <w:sz w:val="24"/>
          <w:szCs w:val="24"/>
        </w:rPr>
        <w:t xml:space="preserve"> IGP has been frequently documented</w:t>
      </w:r>
      <w:r>
        <w:rPr>
          <w:rFonts w:cs="Arial" w:hint="eastAsia"/>
          <w:sz w:val="24"/>
          <w:szCs w:val="24"/>
        </w:rPr>
        <w:t xml:space="preserve"> </w:t>
      </w:r>
      <w:r w:rsidR="006A561E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AA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6A561E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6A561E">
        <w:rPr>
          <w:rFonts w:cs="Arial"/>
          <w:sz w:val="24"/>
          <w:szCs w:val="24"/>
        </w:rPr>
      </w:r>
      <w:r w:rsidR="006A561E">
        <w:rPr>
          <w:rFonts w:cs="Arial"/>
          <w:sz w:val="24"/>
          <w:szCs w:val="24"/>
        </w:rPr>
        <w:fldChar w:fldCharType="end"/>
      </w:r>
      <w:r w:rsidR="006A561E">
        <w:rPr>
          <w:rFonts w:cs="Arial"/>
          <w:sz w:val="24"/>
          <w:szCs w:val="24"/>
        </w:rPr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</w:t>
      </w:r>
      <w:r>
        <w:rPr>
          <w:rFonts w:cs="Arial"/>
          <w:sz w:val="24"/>
          <w:szCs w:val="24"/>
        </w:rPr>
        <w:t>olis et al., 1989; Rosenheim et al., 1995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are </w:t>
      </w:r>
      <w:r>
        <w:rPr>
          <w:rFonts w:cs="Arial" w:hint="eastAsia"/>
          <w:sz w:val="24"/>
          <w:szCs w:val="24"/>
        </w:rPr>
        <w:t>ideal</w:t>
      </w:r>
      <w:r>
        <w:rPr>
          <w:rFonts w:cs="Arial"/>
          <w:sz w:val="24"/>
          <w:szCs w:val="24"/>
        </w:rPr>
        <w:t xml:space="preserve"> for implementing the framework. As the </w:t>
      </w:r>
      <w:r>
        <w:rPr>
          <w:rFonts w:cs="Arial" w:hint="eastAsia"/>
          <w:sz w:val="24"/>
          <w:szCs w:val="24"/>
        </w:rPr>
        <w:t>food web</w:t>
      </w:r>
      <w:r>
        <w:rPr>
          <w:rFonts w:cs="Arial"/>
          <w:sz w:val="24"/>
          <w:szCs w:val="24"/>
        </w:rPr>
        <w:t xml:space="preserve">s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relatively simple compared </w:t>
      </w:r>
      <w:r>
        <w:rPr>
          <w:rFonts w:cs="Arial"/>
          <w:sz w:val="24"/>
          <w:szCs w:val="24"/>
        </w:rPr>
        <w:t xml:space="preserve">with </w:t>
      </w:r>
      <w:r>
        <w:rPr>
          <w:rFonts w:cs="Arial" w:hint="eastAsia"/>
          <w:sz w:val="24"/>
          <w:szCs w:val="24"/>
        </w:rPr>
        <w:t xml:space="preserve">other </w:t>
      </w:r>
      <w:r>
        <w:rPr>
          <w:rFonts w:cs="Arial"/>
          <w:sz w:val="24"/>
          <w:szCs w:val="24"/>
        </w:rPr>
        <w:t xml:space="preserve">natural </w:t>
      </w:r>
      <w:r>
        <w:rPr>
          <w:rFonts w:cs="Arial" w:hint="eastAsia"/>
          <w:sz w:val="24"/>
          <w:szCs w:val="24"/>
        </w:rPr>
        <w:t>eco</w:t>
      </w:r>
      <w:r>
        <w:rPr>
          <w:rFonts w:cs="Arial"/>
          <w:sz w:val="24"/>
          <w:szCs w:val="24"/>
        </w:rPr>
        <w:t xml:space="preserve">systems, the potential effects of </w:t>
      </w:r>
      <w:r>
        <w:rPr>
          <w:rFonts w:cs="Arial" w:hint="eastAsia"/>
          <w:sz w:val="24"/>
          <w:szCs w:val="24"/>
        </w:rPr>
        <w:t>non-focal</w:t>
      </w:r>
      <w:r>
        <w:rPr>
          <w:rFonts w:cs="Arial"/>
          <w:sz w:val="24"/>
          <w:szCs w:val="24"/>
        </w:rPr>
        <w:t xml:space="preserve"> species on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among focal organisms can be </w:t>
      </w:r>
      <w:r>
        <w:rPr>
          <w:rFonts w:cs="Arial" w:hint="eastAsia"/>
          <w:sz w:val="24"/>
          <w:szCs w:val="24"/>
        </w:rPr>
        <w:t xml:space="preserve">minimized </w:t>
      </w:r>
      <w:r w:rsidR="006A561E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Vance-Chalcraft&lt;/Author&gt;&lt;Year&gt;2007&lt;/Year&gt;&lt;RecNum&gt;24&lt;/RecNum&gt;&lt;DisplayText&gt;</w:instrText>
      </w:r>
      <w:r>
        <w:rPr>
          <w:rFonts w:cs="Arial"/>
          <w:sz w:val="24"/>
          <w:szCs w:val="24"/>
        </w:rPr>
        <w:instrText>(Vance-Chalcraft et al., 2007)&lt;/DisplayText&gt;&lt;record&gt;&lt;rec-number&gt;24&lt;/rec-number&gt;&lt;foreign-keys&gt;&lt;key app="EN" db-id="w5dfpr0sc9xwwse0zarpza5jf2pe5svw2050" timestamp="1632498841"&gt;24&lt;/key&gt;&lt;/foreign-keys&gt;&lt;ref-type name="Journal Article"&gt;17&lt;/ref-type&gt;&lt;contributor</w:instrText>
      </w:r>
      <w:r>
        <w:rPr>
          <w:rFonts w:cs="Arial"/>
          <w:sz w:val="24"/>
          <w:szCs w:val="24"/>
        </w:rPr>
        <w:instrText>s&gt;&lt;authors&gt;&lt;author&gt;Vance-Chalcraft, Heather D&lt;/author&gt;&lt;author&gt;Rosenheim, Jay A&lt;/author&gt;&lt;author&gt;Vonesh, James R&lt;/author&gt;&lt;author&gt;Osenberg, Craig W&lt;/author&gt;&lt;author&gt;Sih, Andrew&lt;/author&gt;&lt;/authors&gt;&lt;/contributors&gt;&lt;titles&gt;&lt;title&gt;The influence of intraguild predati</w:instrText>
      </w:r>
      <w:r>
        <w:rPr>
          <w:rFonts w:cs="Arial"/>
          <w:sz w:val="24"/>
          <w:szCs w:val="24"/>
        </w:rPr>
        <w:instrText>on on prey suppression and prey release: a meta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analysis&lt;/title&gt;&lt;secondary-title&gt;Ecology&lt;/secondary-title&gt;&lt;/titles&gt;&lt;periodical&gt;&lt;full-title&gt;Ecology&lt;/full-title&gt;&lt;/periodical&gt;&lt;pages&gt;2689-2696&lt;/pages&gt;&lt;volume&gt;88&lt;/volume&gt;&lt;number&gt;11&lt;/number&gt;&lt;dates&gt;&lt;year&gt;2007&lt;/yea</w:instrText>
      </w:r>
      <w:r>
        <w:rPr>
          <w:rFonts w:cs="Arial"/>
          <w:sz w:val="24"/>
          <w:szCs w:val="24"/>
        </w:rPr>
        <w:instrText>r&gt;&lt;/dates&gt;&lt;isbn&gt;1939-9170&lt;/isbn&gt;&lt;urls&gt;&lt;/urls&gt;&lt;/record&gt;&lt;/Cite&gt;&lt;/EndNote&gt;</w:instrText>
      </w:r>
      <w:r w:rsidR="006A561E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Vance-Chalcraft et al., 2007)</w:t>
      </w:r>
      <w:r w:rsidR="006A561E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  <w:r>
        <w:rPr>
          <w:rFonts w:cs="Arial" w:hint="eastAsia"/>
          <w:sz w:val="24"/>
          <w:szCs w:val="24"/>
        </w:rPr>
        <w:t xml:space="preserve">Moreover, the framework can be implemented along </w:t>
      </w:r>
      <w:r>
        <w:rPr>
          <w:rFonts w:cs="Arial"/>
          <w:sz w:val="24"/>
          <w:szCs w:val="24"/>
        </w:rPr>
        <w:t>environmental gradients or under different field treatments</w:t>
      </w:r>
      <w:r>
        <w:rPr>
          <w:rFonts w:cs="Arial" w:hint="eastAsia"/>
          <w:sz w:val="24"/>
          <w:szCs w:val="24"/>
        </w:rPr>
        <w:t xml:space="preserve"> to examine </w:t>
      </w:r>
      <w:r>
        <w:rPr>
          <w:rFonts w:cs="Arial"/>
          <w:sz w:val="24"/>
          <w:szCs w:val="24"/>
        </w:rPr>
        <w:t xml:space="preserve">how </w:t>
      </w:r>
      <w:r>
        <w:rPr>
          <w:rFonts w:cs="Arial"/>
          <w:sz w:val="24"/>
          <w:szCs w:val="24"/>
        </w:rPr>
        <w:lastRenderedPageBreak/>
        <w:t xml:space="preserve">various </w:t>
      </w:r>
      <w:proofErr w:type="spellStart"/>
      <w:r>
        <w:rPr>
          <w:rFonts w:cs="Arial"/>
          <w:sz w:val="24"/>
          <w:szCs w:val="24"/>
        </w:rPr>
        <w:t>abiotic</w:t>
      </w:r>
      <w:proofErr w:type="spellEnd"/>
      <w:r>
        <w:rPr>
          <w:rFonts w:cs="Arial"/>
          <w:sz w:val="24"/>
          <w:szCs w:val="24"/>
        </w:rPr>
        <w:t xml:space="preserve"> and biotic</w:t>
      </w:r>
      <w:r>
        <w:rPr>
          <w:rFonts w:cs="Arial"/>
          <w:sz w:val="24"/>
          <w:szCs w:val="24"/>
        </w:rPr>
        <w:t xml:space="preserve"> factor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may affect the degree of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GP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n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natural </w:t>
      </w:r>
      <w:r>
        <w:rPr>
          <w:rFonts w:cs="Arial" w:hint="eastAsia"/>
          <w:sz w:val="24"/>
          <w:szCs w:val="24"/>
        </w:rPr>
        <w:t>settings</w:t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Finally, the framework is robust to variations in </w:t>
      </w:r>
      <w:r>
        <w:rPr>
          <w:rFonts w:cs="Arial"/>
          <w:sz w:val="24"/>
          <w:szCs w:val="24"/>
        </w:rPr>
        <w:t>background isotope signature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because</w:t>
      </w:r>
      <w:r>
        <w:rPr>
          <w:rFonts w:cs="Arial" w:hint="eastAsia"/>
          <w:sz w:val="24"/>
          <w:szCs w:val="24"/>
        </w:rPr>
        <w:t xml:space="preserve"> the degree of IGP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is determined </w:t>
      </w:r>
      <w:r>
        <w:rPr>
          <w:rFonts w:cs="Arial"/>
          <w:sz w:val="24"/>
          <w:szCs w:val="24"/>
        </w:rPr>
        <w:t>based on th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difference between </w:t>
      </w:r>
      <w:r>
        <w:rPr>
          <w:rFonts w:cs="Arial" w:hint="eastAsia"/>
          <w:sz w:val="24"/>
          <w:szCs w:val="24"/>
        </w:rPr>
        <w:t xml:space="preserve">nitrogen isotope signatures of the </w:t>
      </w:r>
      <w:r>
        <w:rPr>
          <w:rFonts w:cs="Arial"/>
          <w:sz w:val="24"/>
          <w:szCs w:val="24"/>
        </w:rPr>
        <w:t>focal orga</w:t>
      </w:r>
      <w:r>
        <w:rPr>
          <w:rFonts w:cs="Arial"/>
          <w:sz w:val="24"/>
          <w:szCs w:val="24"/>
        </w:rPr>
        <w:t>nisms</w:t>
      </w:r>
      <w:r>
        <w:rPr>
          <w:rFonts w:cs="Arial" w:hint="eastAsia"/>
          <w:sz w:val="24"/>
          <w:szCs w:val="24"/>
        </w:rPr>
        <w:t xml:space="preserve"> 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 rather than </w:t>
      </w:r>
      <w:r>
        <w:rPr>
          <w:rFonts w:cs="Arial"/>
          <w:sz w:val="24"/>
          <w:szCs w:val="24"/>
        </w:rPr>
        <w:t>the</w:t>
      </w:r>
      <w:r>
        <w:rPr>
          <w:rFonts w:cs="Arial" w:hint="eastAsia"/>
          <w:sz w:val="24"/>
          <w:szCs w:val="24"/>
        </w:rPr>
        <w:t>ir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original</w:t>
      </w:r>
      <w:r>
        <w:rPr>
          <w:rFonts w:cs="Arial"/>
          <w:sz w:val="24"/>
          <w:szCs w:val="24"/>
        </w:rPr>
        <w:t xml:space="preserve"> values</w:t>
      </w:r>
      <w:r>
        <w:rPr>
          <w:rFonts w:cs="Arial" w:hint="eastAsia"/>
          <w:sz w:val="24"/>
          <w:szCs w:val="24"/>
        </w:rPr>
        <w:t xml:space="preserve"> 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, thus </w:t>
      </w:r>
      <w:r>
        <w:rPr>
          <w:rFonts w:cs="Arial"/>
          <w:sz w:val="24"/>
          <w:szCs w:val="24"/>
        </w:rPr>
        <w:t>allow</w:t>
      </w:r>
      <w:r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for compari</w:t>
      </w:r>
      <w:r>
        <w:rPr>
          <w:rFonts w:cs="Arial" w:hint="eastAsia"/>
          <w:sz w:val="24"/>
          <w:szCs w:val="24"/>
        </w:rPr>
        <w:t>sons</w:t>
      </w:r>
      <w:r>
        <w:rPr>
          <w:rFonts w:cs="Arial"/>
          <w:sz w:val="24"/>
          <w:szCs w:val="24"/>
        </w:rPr>
        <w:t xml:space="preserve"> across sites</w:t>
      </w:r>
      <w:r>
        <w:rPr>
          <w:rFonts w:cs="Arial" w:hint="eastAsia"/>
          <w:sz w:val="24"/>
          <w:szCs w:val="24"/>
        </w:rPr>
        <w:t xml:space="preserve"> or </w:t>
      </w:r>
      <w:r>
        <w:rPr>
          <w:rFonts w:cs="Arial"/>
          <w:sz w:val="24"/>
          <w:szCs w:val="24"/>
        </w:rPr>
        <w:t>system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with </w:t>
      </w:r>
      <w:r>
        <w:rPr>
          <w:rFonts w:cs="Arial" w:hint="eastAsia"/>
          <w:sz w:val="24"/>
          <w:szCs w:val="24"/>
        </w:rPr>
        <w:t xml:space="preserve">distinct </w:t>
      </w:r>
      <w:r>
        <w:rPr>
          <w:rFonts w:cs="Arial"/>
          <w:sz w:val="24"/>
          <w:szCs w:val="24"/>
        </w:rPr>
        <w:t xml:space="preserve">background isotope </w:t>
      </w:r>
      <w:r>
        <w:rPr>
          <w:rFonts w:cs="Arial" w:hint="eastAsia"/>
          <w:sz w:val="24"/>
          <w:szCs w:val="24"/>
        </w:rPr>
        <w:t>signatures.</w:t>
      </w:r>
    </w:p>
    <w:p w:rsidR="006A561E" w:rsidRDefault="00D937FE">
      <w:pPr>
        <w:spacing w:line="480" w:lineRule="auto"/>
        <w:ind w:firstLine="720"/>
        <w:rPr>
          <w:rFonts w:cs="Arial"/>
          <w:b/>
          <w:color w:val="FF0000"/>
          <w:sz w:val="24"/>
          <w:szCs w:val="24"/>
        </w:rPr>
      </w:pPr>
      <w:r>
        <w:rPr>
          <w:rFonts w:cs="Arial"/>
          <w:color w:val="000000" w:themeColor="text1"/>
          <w:sz w:val="24"/>
          <w:szCs w:val="24"/>
        </w:rPr>
        <w:t xml:space="preserve">A better quantitative understanding of IGP can provide </w:t>
      </w:r>
      <w:r>
        <w:rPr>
          <w:rFonts w:cs="Arial" w:hint="eastAsia"/>
          <w:color w:val="000000" w:themeColor="text1"/>
          <w:sz w:val="24"/>
          <w:szCs w:val="24"/>
        </w:rPr>
        <w:t xml:space="preserve">critical </w:t>
      </w:r>
      <w:r>
        <w:rPr>
          <w:rFonts w:cs="Arial"/>
          <w:color w:val="000000" w:themeColor="text1"/>
          <w:sz w:val="24"/>
          <w:szCs w:val="24"/>
        </w:rPr>
        <w:t>insights into the complex predator-pre</w:t>
      </w:r>
      <w:r>
        <w:rPr>
          <w:rFonts w:cs="Arial"/>
          <w:color w:val="000000" w:themeColor="text1"/>
          <w:sz w:val="24"/>
          <w:szCs w:val="24"/>
        </w:rPr>
        <w:t>d</w:t>
      </w:r>
      <w:bookmarkStart w:id="0" w:name="_GoBack"/>
      <w:bookmarkEnd w:id="0"/>
      <w:r>
        <w:rPr>
          <w:rFonts w:cs="Arial"/>
          <w:color w:val="000000" w:themeColor="text1"/>
          <w:sz w:val="24"/>
          <w:szCs w:val="24"/>
        </w:rPr>
        <w:t xml:space="preserve">ator-prey </w:t>
      </w:r>
      <w:proofErr w:type="spellStart"/>
      <w:r>
        <w:rPr>
          <w:rFonts w:cs="Arial"/>
          <w:color w:val="000000" w:themeColor="text1"/>
          <w:sz w:val="24"/>
          <w:szCs w:val="24"/>
        </w:rPr>
        <w:t>trophic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interactions</w:t>
      </w:r>
      <w:r>
        <w:rPr>
          <w:rFonts w:cs="Arial" w:hint="eastAsia"/>
          <w:color w:val="000000" w:themeColor="text1"/>
          <w:sz w:val="24"/>
          <w:szCs w:val="24"/>
        </w:rPr>
        <w:t xml:space="preserve"> and could</w:t>
      </w:r>
      <w:r>
        <w:rPr>
          <w:rFonts w:cs="Arial"/>
          <w:color w:val="000000" w:themeColor="text1"/>
          <w:sz w:val="24"/>
          <w:szCs w:val="24"/>
        </w:rPr>
        <w:t xml:space="preserve"> help predict the communit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>
        <w:rPr>
          <w:rFonts w:cs="Arial"/>
          <w:color w:val="000000" w:themeColor="text1"/>
          <w:sz w:val="24"/>
          <w:szCs w:val="24"/>
        </w:rPr>
        <w:t>structure and stability</w:t>
      </w:r>
      <w:r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6A561E">
        <w:rPr>
          <w:rFonts w:cs="Arial"/>
          <w:color w:val="000000" w:themeColor="text1"/>
          <w:sz w:val="24"/>
          <w:szCs w:val="24"/>
        </w:rPr>
        <w:fldChar w:fldCharType="begin"/>
      </w:r>
      <w:r w:rsidR="008B2E9D">
        <w:rPr>
          <w:rFonts w:cs="Arial"/>
          <w:color w:val="000000" w:themeColor="text1"/>
          <w:sz w:val="24"/>
          <w:szCs w:val="24"/>
        </w:rPr>
        <w:instrText xml:space="preserve"> ADDIN EN.CITE &lt;EndNote&gt;&lt;Cite&gt;&lt;Author&gt;Arim&lt;/Author&gt;&lt;Year&gt;2004&lt;/Year&gt;&lt;RecNum&gt;27&lt;/RecNum&gt;&lt;DisplayText&gt;(Arim &amp;amp; Marquet, 2004; Pahl et al., 2020)&lt;/DisplayText&gt;&lt;record&gt;&lt;rec-number&gt;27&lt;/rec-number&gt;&lt;foreign-keys&gt;&lt;key app="EN" db-id="edrs0tdw6d5p0heeswv5s9eg29easr0wf0ww" timestamp="1638502034"&gt;27&lt;/key&gt;&lt;/foreign-keys&gt;&lt;ref-type name="Journal Article"&gt;17&lt;/ref-type&gt;&lt;contributors&gt;&lt;authors&gt;&lt;author&gt;Arim, Matías&lt;/author&gt;&lt;author&gt;Marquet, Pablo A&lt;/author&gt;&lt;/authors&gt;&lt;/contributors&gt;&lt;titles&gt;&lt;title&gt;Intraguild predation: a widespread interaction related to species biology&lt;/title&gt;&lt;secondary-title&gt;Ecology Letters&lt;/secondary-title&gt;&lt;/titles&gt;&lt;periodical&gt;&lt;full-title&gt;Ecology Letters&lt;/full-title&gt;&lt;abbr-1&gt;Ecol. Lett.&lt;/abbr-1&gt;&lt;abbr-2&gt;Ecol Lett&lt;/abbr-2&gt;&lt;/periodical&gt;&lt;pages&gt;557-564&lt;/pages&gt;&lt;volume&gt;7&lt;/volume&gt;&lt;number&gt;7&lt;/number&gt;&lt;dates&gt;&lt;year&gt;2004&lt;/year&gt;&lt;/dates&gt;&lt;isbn&gt;1461-023X&lt;/isbn&gt;&lt;urls&gt;&lt;/urls&gt;&lt;electronic-resource-num&gt;&lt;style face="underline" font="default" size="100%"&gt;https://doi.org/10.1111/j.1461-0248.2004.00613.x&lt;/style&gt;&lt;/electronic-resource-num&gt;&lt;/record&gt;&lt;/Cite&gt;&lt;Cite&gt;&lt;Author&gt;Pahl&lt;/Author&gt;&lt;Year&gt;2020&lt;/Year&gt;&lt;RecNum&gt;22&lt;/RecNum&gt;&lt;record&gt;&lt;rec-number&gt;22&lt;/rec-number&gt;&lt;foreign-keys&gt;&lt;key app="EN" db-id="edrs0tdw6d5p0heeswv5s9eg29easr0wf0ww" timestamp="1622736352"&gt;22&lt;/key&gt;&lt;/foreign-keys&gt;&lt;ref-type name="Journal Article"&gt;17&lt;/ref-type&gt;&lt;contributors&gt;&lt;authors&gt;&lt;author&gt;Pahl, K Blue&lt;/author&gt;&lt;author&gt;Yurkowski, David J&lt;/author&gt;&lt;author&gt;Lees, Kirsty J&lt;/author&gt;&lt;author&gt;Hussey, Nigel E&lt;/author&gt;&lt;/authors&gt;&lt;/contributors&gt;&lt;titles&gt;&lt;title&gt;Measuring the occurrence and strength of intraguild predation in modern food webs&lt;/title&gt;&lt;secondary-title&gt;Food Webs&lt;/secondary-title&gt;&lt;/titles&gt;&lt;pages&gt;e00165&lt;/pages&gt;&lt;dates&gt;&lt;year&gt;2020&lt;/year&gt;&lt;/dates&gt;&lt;isbn&gt;2352-2496&lt;/isbn&gt;&lt;urls&gt;&lt;/urls&gt;&lt;electronic-resource-num&gt;&lt;style face="underline" font="default" size="100%"&gt;https://doi.org/10.1016/j.fooweb.2020.e00165&lt;/style&gt;&lt;/electronic-resource-num&gt;&lt;/record&gt;&lt;/Cite&gt;&lt;/EndNote&gt;</w:instrText>
      </w:r>
      <w:r w:rsidR="006A561E">
        <w:rPr>
          <w:rFonts w:cs="Arial"/>
          <w:color w:val="000000" w:themeColor="text1"/>
          <w:sz w:val="24"/>
          <w:szCs w:val="24"/>
        </w:rPr>
        <w:fldChar w:fldCharType="separate"/>
      </w:r>
      <w:r w:rsidR="008B2E9D">
        <w:rPr>
          <w:rFonts w:cs="Arial"/>
          <w:noProof/>
          <w:color w:val="000000" w:themeColor="text1"/>
          <w:sz w:val="24"/>
          <w:szCs w:val="24"/>
        </w:rPr>
        <w:t>(Arim &amp; Marquet, 2004; Pahl et al., 2020)</w:t>
      </w:r>
      <w:r w:rsidR="006A561E">
        <w:rPr>
          <w:rFonts w:cs="Arial"/>
          <w:color w:val="000000" w:themeColor="text1"/>
          <w:sz w:val="24"/>
          <w:szCs w:val="24"/>
        </w:rPr>
        <w:fldChar w:fldCharType="end"/>
      </w:r>
      <w:r w:rsidR="008B2E9D">
        <w:rPr>
          <w:rFonts w:cs="Arial" w:hint="eastAsia"/>
          <w:color w:val="000000" w:themeColor="text1"/>
          <w:sz w:val="24"/>
          <w:szCs w:val="24"/>
        </w:rPr>
        <w:t xml:space="preserve">. </w:t>
      </w:r>
      <w:r>
        <w:rPr>
          <w:rFonts w:cs="Arial"/>
          <w:color w:val="000000" w:themeColor="text1"/>
          <w:sz w:val="24"/>
          <w:szCs w:val="24"/>
        </w:rPr>
        <w:t xml:space="preserve">Furthermore, such </w:t>
      </w:r>
      <w:r>
        <w:rPr>
          <w:rFonts w:cs="Arial" w:hint="eastAsia"/>
          <w:color w:val="000000" w:themeColor="text1"/>
          <w:sz w:val="24"/>
          <w:szCs w:val="24"/>
        </w:rPr>
        <w:t xml:space="preserve">an </w:t>
      </w:r>
      <w:r>
        <w:rPr>
          <w:rFonts w:cs="Arial"/>
          <w:color w:val="000000" w:themeColor="text1"/>
          <w:sz w:val="24"/>
          <w:szCs w:val="24"/>
        </w:rPr>
        <w:t>understandin</w:t>
      </w:r>
      <w:r>
        <w:rPr>
          <w:rFonts w:cs="Arial"/>
          <w:color w:val="000000" w:themeColor="text1"/>
          <w:sz w:val="24"/>
          <w:szCs w:val="24"/>
        </w:rPr>
        <w:t xml:space="preserve">g can have useful implications for </w:t>
      </w:r>
      <w:r>
        <w:rPr>
          <w:rFonts w:cs="Arial" w:hint="eastAsia"/>
          <w:color w:val="000000" w:themeColor="text1"/>
          <w:sz w:val="24"/>
          <w:szCs w:val="24"/>
        </w:rPr>
        <w:t>practi</w:t>
      </w:r>
      <w:r>
        <w:rPr>
          <w:rFonts w:cs="Arial"/>
          <w:color w:val="000000" w:themeColor="text1"/>
          <w:sz w:val="24"/>
          <w:szCs w:val="24"/>
        </w:rPr>
        <w:t xml:space="preserve">tioners, for example, evaluation of the effectiveness of </w:t>
      </w:r>
      <w:proofErr w:type="spellStart"/>
      <w:r>
        <w:rPr>
          <w:rFonts w:cs="Arial"/>
          <w:color w:val="000000" w:themeColor="text1"/>
          <w:sz w:val="24"/>
          <w:szCs w:val="24"/>
        </w:rPr>
        <w:t>biocontrol</w:t>
      </w:r>
      <w:proofErr w:type="spellEnd"/>
      <w:r>
        <w:rPr>
          <w:rFonts w:cs="Arial"/>
          <w:color w:val="000000" w:themeColor="text1"/>
          <w:sz w:val="24"/>
          <w:szCs w:val="24"/>
        </w:rPr>
        <w:t xml:space="preserve"> agents in pest control programs </w:t>
      </w:r>
      <w:r w:rsidR="006A561E">
        <w:rPr>
          <w:rFonts w:cs="Arial"/>
          <w:color w:val="000000" w:themeColor="text1"/>
          <w:sz w:val="24"/>
          <w:szCs w:val="24"/>
        </w:rPr>
        <w:fldChar w:fldCharType="begin"/>
      </w:r>
      <w:r>
        <w:rPr>
          <w:rFonts w:cs="Arial"/>
          <w:color w:val="000000" w:themeColor="text1"/>
          <w:sz w:val="24"/>
          <w:szCs w:val="24"/>
        </w:rPr>
        <w:instrText xml:space="preserve"> ADDIN EN.CITE &lt;EndNote&gt;&lt;Cite&gt;&lt;Author&gt;Müller&lt;/Author&gt;&lt;Year&gt;2002&lt;/Year&gt;&lt;RecNum&gt;2&lt;/RecNum&gt;&lt;DisplayText&gt;(Müller &amp;amp; </w:instrText>
      </w:r>
      <w:r>
        <w:rPr>
          <w:rFonts w:cs="Arial"/>
          <w:color w:val="000000" w:themeColor="text1"/>
          <w:sz w:val="24"/>
          <w:szCs w:val="24"/>
        </w:rPr>
        <w:instrText>Brodeur, 2002)&lt;/DisplayText&gt;&lt;record&gt;&lt;rec-number&gt;2&lt;/rec-number&gt;&lt;foreign-keys&gt;&lt;key app="EN" db-id="w5dfpr0sc9xwwse0zarpza5jf2pe5svw2050" timestamp="1632454298"&gt;2&lt;/key&gt;&lt;/foreign-keys&gt;&lt;ref-type name="Journal Article"&gt;17&lt;/ref-type&gt;&lt;contributors&gt;&lt;authors&gt;&lt;author</w:instrText>
      </w:r>
      <w:r>
        <w:rPr>
          <w:rFonts w:cs="Arial"/>
          <w:color w:val="000000" w:themeColor="text1"/>
          <w:sz w:val="24"/>
          <w:szCs w:val="24"/>
        </w:rPr>
        <w:instrText>&gt;Müller, Christine B&lt;/author&gt;&lt;author&gt;Brodeur, Jacques&lt;/author&gt;&lt;/authors&gt;&lt;/contributors&gt;&lt;titles&gt;&lt;title&gt;Intraguild predation in biological control and conservation biology&lt;/title&gt;&lt;secondary-title&gt;Biological Control&lt;/secondary-title&gt;&lt;/titles&gt;&lt;periodical&gt;&lt;full</w:instrText>
      </w:r>
      <w:r>
        <w:rPr>
          <w:rFonts w:cs="Arial"/>
          <w:color w:val="000000" w:themeColor="text1"/>
          <w:sz w:val="24"/>
          <w:szCs w:val="24"/>
        </w:rPr>
        <w:instrText>-title&gt;Biological Control&lt;/full-title&gt;&lt;/per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6A561E">
        <w:rPr>
          <w:rFonts w:cs="Arial"/>
          <w:color w:val="000000" w:themeColor="text1"/>
          <w:sz w:val="24"/>
          <w:szCs w:val="24"/>
        </w:rPr>
        <w:fldChar w:fldCharType="separate"/>
      </w:r>
      <w:r>
        <w:rPr>
          <w:rFonts w:cs="Arial"/>
          <w:color w:val="000000" w:themeColor="text1"/>
          <w:sz w:val="24"/>
          <w:szCs w:val="24"/>
        </w:rPr>
        <w:t>(Müller &amp; Brodeur, 2002)</w:t>
      </w:r>
      <w:r w:rsidR="006A561E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 w:hint="eastAsia"/>
          <w:color w:val="000000" w:themeColor="text1"/>
          <w:sz w:val="24"/>
          <w:szCs w:val="24"/>
        </w:rPr>
        <w:t xml:space="preserve">. </w:t>
      </w:r>
      <w:r>
        <w:rPr>
          <w:rFonts w:cs="Arial"/>
          <w:color w:val="000000" w:themeColor="text1"/>
          <w:sz w:val="24"/>
          <w:szCs w:val="24"/>
        </w:rPr>
        <w:t xml:space="preserve">If proven successful, </w:t>
      </w:r>
      <w:r>
        <w:rPr>
          <w:rFonts w:cs="Arial" w:hint="eastAsia"/>
          <w:color w:val="000000" w:themeColor="text1"/>
          <w:sz w:val="24"/>
          <w:szCs w:val="24"/>
        </w:rPr>
        <w:t>th</w:t>
      </w:r>
      <w:r>
        <w:rPr>
          <w:rFonts w:cs="Arial" w:hint="eastAsia"/>
          <w:color w:val="000000" w:themeColor="text1"/>
          <w:sz w:val="24"/>
          <w:szCs w:val="24"/>
        </w:rPr>
        <w:t>e current</w:t>
      </w:r>
      <w:r>
        <w:rPr>
          <w:rFonts w:cs="Arial"/>
          <w:color w:val="000000" w:themeColor="text1"/>
          <w:sz w:val="24"/>
          <w:szCs w:val="24"/>
        </w:rPr>
        <w:t xml:space="preserve"> framework can be extended to food webs involving more complex interactions (e.g., cannibalism</w:t>
      </w:r>
      <w:r>
        <w:rPr>
          <w:rFonts w:cs="Arial" w:hint="eastAsia"/>
          <w:color w:val="000000" w:themeColor="text1"/>
          <w:sz w:val="24"/>
          <w:szCs w:val="24"/>
        </w:rPr>
        <w:t xml:space="preserve"> and</w:t>
      </w:r>
      <w:r>
        <w:rPr>
          <w:rFonts w:cs="Arial"/>
          <w:color w:val="000000" w:themeColor="text1"/>
          <w:sz w:val="24"/>
          <w:szCs w:val="24"/>
        </w:rPr>
        <w:t xml:space="preserve"> multiple shared </w:t>
      </w:r>
      <w:proofErr w:type="gramStart"/>
      <w:r>
        <w:rPr>
          <w:rFonts w:cs="Arial"/>
          <w:color w:val="000000" w:themeColor="text1"/>
          <w:sz w:val="24"/>
          <w:szCs w:val="24"/>
        </w:rPr>
        <w:t>prey</w:t>
      </w:r>
      <w:proofErr w:type="gramEnd"/>
      <w:r>
        <w:rPr>
          <w:rFonts w:cs="Arial"/>
          <w:color w:val="000000" w:themeColor="text1"/>
          <w:sz w:val="24"/>
          <w:szCs w:val="24"/>
        </w:rPr>
        <w:t xml:space="preserve">) and complemented with other approaches (e.g., </w:t>
      </w:r>
      <w:r>
        <w:rPr>
          <w:rFonts w:cs="Arial"/>
          <w:sz w:val="24"/>
          <w:szCs w:val="24"/>
        </w:rPr>
        <w:t>molecular gut content analysis</w:t>
      </w:r>
      <w:r>
        <w:rPr>
          <w:rFonts w:cs="Arial"/>
          <w:color w:val="000000" w:themeColor="text1"/>
          <w:sz w:val="24"/>
          <w:szCs w:val="24"/>
        </w:rPr>
        <w:t xml:space="preserve">) to better </w:t>
      </w:r>
      <w:r>
        <w:rPr>
          <w:rFonts w:cs="Arial" w:hint="eastAsia"/>
          <w:color w:val="000000" w:themeColor="text1"/>
          <w:sz w:val="24"/>
          <w:szCs w:val="24"/>
        </w:rPr>
        <w:t>elucidate</w:t>
      </w:r>
      <w:r>
        <w:rPr>
          <w:rFonts w:cs="Arial"/>
          <w:color w:val="000000" w:themeColor="text1"/>
          <w:sz w:val="24"/>
          <w:szCs w:val="24"/>
        </w:rPr>
        <w:t xml:space="preserve"> the IGP dynamics in the fiel</w:t>
      </w:r>
      <w:r>
        <w:rPr>
          <w:rFonts w:cs="Arial"/>
          <w:color w:val="000000" w:themeColor="text1"/>
          <w:sz w:val="24"/>
          <w:szCs w:val="24"/>
        </w:rPr>
        <w:t>d.</w:t>
      </w:r>
    </w:p>
    <w:p w:rsidR="006A561E" w:rsidRDefault="006A561E">
      <w:pPr>
        <w:spacing w:line="480" w:lineRule="auto"/>
        <w:rPr>
          <w:rFonts w:cs="Arial"/>
          <w:sz w:val="24"/>
          <w:szCs w:val="24"/>
        </w:rPr>
      </w:pPr>
    </w:p>
    <w:p w:rsidR="006A561E" w:rsidRDefault="00D937FE">
      <w:pPr>
        <w:spacing w:line="480" w:lineRule="auto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Acknowledgements</w:t>
      </w:r>
    </w:p>
    <w:p w:rsidR="006A561E" w:rsidRDefault="00D937FE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I thank William</w:t>
      </w:r>
      <w:r>
        <w:rPr>
          <w:rFonts w:hint="eastAsia"/>
          <w:sz w:val="24"/>
          <w:szCs w:val="24"/>
        </w:rPr>
        <w:t xml:space="preserve"> J.-A. </w:t>
      </w:r>
      <w:proofErr w:type="spellStart"/>
      <w:proofErr w:type="gramStart"/>
      <w:r>
        <w:rPr>
          <w:rFonts w:hint="eastAsia"/>
          <w:sz w:val="24"/>
          <w:szCs w:val="24"/>
        </w:rPr>
        <w:t>Ou</w:t>
      </w:r>
      <w:proofErr w:type="spellEnd"/>
      <w:r>
        <w:rPr>
          <w:sz w:val="24"/>
          <w:szCs w:val="24"/>
        </w:rPr>
        <w:t xml:space="preserve"> for the useful comments and editing work on this manuscript.</w:t>
      </w:r>
      <w:proofErr w:type="gramEnd"/>
      <w:r>
        <w:rPr>
          <w:rFonts w:hint="eastAsia"/>
          <w:sz w:val="24"/>
          <w:szCs w:val="24"/>
        </w:rPr>
        <w:t xml:space="preserve"> </w:t>
      </w:r>
    </w:p>
    <w:p w:rsidR="006A561E" w:rsidRDefault="006A561E">
      <w:pPr>
        <w:spacing w:line="480" w:lineRule="auto"/>
        <w:rPr>
          <w:sz w:val="24"/>
          <w:szCs w:val="24"/>
        </w:rPr>
      </w:pPr>
    </w:p>
    <w:p w:rsidR="006A561E" w:rsidRDefault="00D937FE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Contribution of authors</w:t>
      </w:r>
    </w:p>
    <w:p w:rsidR="006A561E" w:rsidRDefault="00D937FE">
      <w:pPr>
        <w:spacing w:line="48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lastRenderedPageBreak/>
        <w:t>GCH</w:t>
      </w:r>
      <w:r>
        <w:rPr>
          <w:sz w:val="24"/>
          <w:szCs w:val="24"/>
        </w:rPr>
        <w:t xml:space="preserve"> conceived</w:t>
      </w:r>
      <w:r>
        <w:rPr>
          <w:rFonts w:hint="eastAsia"/>
          <w:sz w:val="24"/>
          <w:szCs w:val="24"/>
        </w:rPr>
        <w:t xml:space="preserve"> the idea </w:t>
      </w:r>
      <w:r>
        <w:rPr>
          <w:sz w:val="24"/>
          <w:szCs w:val="24"/>
        </w:rPr>
        <w:t xml:space="preserve">and wrote the manuscript. No other person </w:t>
      </w:r>
      <w:r>
        <w:rPr>
          <w:rFonts w:hint="eastAsia"/>
          <w:sz w:val="24"/>
          <w:szCs w:val="24"/>
        </w:rPr>
        <w:t>wa</w:t>
      </w:r>
      <w:r>
        <w:rPr>
          <w:sz w:val="24"/>
          <w:szCs w:val="24"/>
        </w:rPr>
        <w:t>s entitled to authorship.</w:t>
      </w:r>
    </w:p>
    <w:p w:rsidR="006A561E" w:rsidRDefault="006A561E">
      <w:pPr>
        <w:spacing w:line="480" w:lineRule="auto"/>
        <w:rPr>
          <w:sz w:val="24"/>
          <w:szCs w:val="24"/>
        </w:rPr>
      </w:pPr>
    </w:p>
    <w:p w:rsidR="006A561E" w:rsidRDefault="00D937FE">
      <w:pPr>
        <w:spacing w:line="480" w:lineRule="auto"/>
        <w:rPr>
          <w:b/>
          <w:sz w:val="24"/>
          <w:szCs w:val="24"/>
        </w:rPr>
      </w:pPr>
      <w:r>
        <w:rPr>
          <w:b/>
          <w:iCs/>
          <w:sz w:val="24"/>
          <w:szCs w:val="24"/>
        </w:rPr>
        <w:t>Conflict of interest</w:t>
      </w:r>
      <w:r>
        <w:rPr>
          <w:b/>
          <w:sz w:val="24"/>
          <w:szCs w:val="24"/>
        </w:rPr>
        <w:t xml:space="preserve"> </w:t>
      </w:r>
    </w:p>
    <w:p w:rsidR="006A561E" w:rsidRDefault="00D937FE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>
        <w:rPr>
          <w:sz w:val="24"/>
          <w:szCs w:val="24"/>
        </w:rPr>
        <w:t>author declare</w:t>
      </w:r>
      <w:r>
        <w:rPr>
          <w:rFonts w:hint="eastAsia"/>
          <w:sz w:val="24"/>
          <w:szCs w:val="24"/>
        </w:rPr>
        <w:t>s</w:t>
      </w:r>
      <w:r>
        <w:rPr>
          <w:sz w:val="24"/>
          <w:szCs w:val="24"/>
        </w:rPr>
        <w:t xml:space="preserve"> no conflict of interest regarding this paper.</w:t>
      </w:r>
    </w:p>
    <w:p w:rsidR="006A561E" w:rsidRDefault="006A561E">
      <w:pPr>
        <w:pStyle w:val="EndNoteBibliographyTitle"/>
        <w:spacing w:line="480" w:lineRule="auto"/>
        <w:jc w:val="left"/>
        <w:rPr>
          <w:sz w:val="24"/>
          <w:szCs w:val="24"/>
        </w:rPr>
      </w:pPr>
    </w:p>
    <w:p w:rsidR="008B2E9D" w:rsidRPr="008B2E9D" w:rsidRDefault="006A561E" w:rsidP="00740CA6">
      <w:pPr>
        <w:pStyle w:val="EndNoteBibliographyTitle"/>
        <w:ind w:left="567" w:hanging="567"/>
        <w:rPr>
          <w:noProof/>
        </w:rPr>
      </w:pPr>
      <w:r w:rsidRPr="006A561E">
        <w:fldChar w:fldCharType="begin"/>
      </w:r>
      <w:r w:rsidR="00D937FE">
        <w:instrText xml:space="preserve"> ADDIN EN.REFLIST </w:instrText>
      </w:r>
      <w:r w:rsidRPr="006A561E">
        <w:fldChar w:fldCharType="separate"/>
      </w:r>
      <w:r w:rsidR="008B2E9D" w:rsidRPr="008B2E9D">
        <w:rPr>
          <w:noProof/>
        </w:rPr>
        <w:t>Reference</w:t>
      </w:r>
    </w:p>
    <w:p w:rsidR="008B2E9D" w:rsidRPr="008B2E9D" w:rsidRDefault="008B2E9D" w:rsidP="00740CA6">
      <w:pPr>
        <w:pStyle w:val="EndNoteBibliographyTitle"/>
        <w:ind w:left="567" w:hanging="567"/>
        <w:rPr>
          <w:noProof/>
        </w:rPr>
      </w:pP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Arim, M. &amp; Marquet, P.A. (2004) Intraguild predation: a widespread interaction related to species biology. </w:t>
      </w:r>
      <w:r w:rsidRPr="008B2E9D">
        <w:rPr>
          <w:i/>
          <w:noProof/>
        </w:rPr>
        <w:t>Ecology Letters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7</w:t>
      </w:r>
      <w:r w:rsidRPr="008B2E9D">
        <w:rPr>
          <w:noProof/>
        </w:rPr>
        <w:t>, 557-564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>Birkhofer, K. &amp; Wolters, V. (2012) The global relationship between climate, net primary production and the diet of spiders, Vol. 21, pp. 100-108. Wiley Online Library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Caut, S., Angulo, E., &amp; Courchamp, F. (2009) Variation in discrimination factors (Δ15N and Δ13C): the effect of diet isotopic values and applications for diet reconstruction. </w:t>
      </w:r>
      <w:r w:rsidRPr="008B2E9D">
        <w:rPr>
          <w:i/>
          <w:noProof/>
        </w:rPr>
        <w:t>Journal of Applied Ec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46</w:t>
      </w:r>
      <w:r w:rsidRPr="008B2E9D">
        <w:rPr>
          <w:noProof/>
        </w:rPr>
        <w:t>, 443-453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>Denno, R.F., Mitter, M.S., Langellotto, G.A., Gratton, C., &amp; Finke, D.L. (2004) Interactions between a hunting spider and a web</w:t>
      </w:r>
      <w:r w:rsidRPr="008B2E9D">
        <w:rPr>
          <w:rFonts w:ascii="Cambria Math" w:hAnsi="Cambria Math" w:cs="Cambria Math"/>
          <w:noProof/>
        </w:rPr>
        <w:t>‐</w:t>
      </w:r>
      <w:r w:rsidRPr="008B2E9D">
        <w:rPr>
          <w:noProof/>
        </w:rPr>
        <w:t xml:space="preserve">builder: consequences of intraguild predation and cannibalism for prey suppression. </w:t>
      </w:r>
      <w:r w:rsidRPr="008B2E9D">
        <w:rPr>
          <w:i/>
          <w:noProof/>
        </w:rPr>
        <w:t>Ecological entom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29</w:t>
      </w:r>
      <w:r w:rsidRPr="008B2E9D">
        <w:rPr>
          <w:noProof/>
        </w:rPr>
        <w:t>, 566-577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Gagnon, A.-È., Heimpel, G.E., &amp; Brodeur, J. (2011) The ubiquity of intraguild predation among predatory arthropods. </w:t>
      </w:r>
      <w:r w:rsidRPr="008B2E9D">
        <w:rPr>
          <w:i/>
          <w:noProof/>
        </w:rPr>
        <w:t>PLoS One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6</w:t>
      </w:r>
      <w:r w:rsidRPr="008B2E9D">
        <w:rPr>
          <w:noProof/>
        </w:rPr>
        <w:t>, e28061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Müller, C.B. &amp; Brodeur, J. (2002) Intraguild predation in biological control and conservation biology. </w:t>
      </w:r>
      <w:r w:rsidRPr="008B2E9D">
        <w:rPr>
          <w:i/>
          <w:noProof/>
        </w:rPr>
        <w:t>Biological Control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25</w:t>
      </w:r>
      <w:r w:rsidRPr="008B2E9D">
        <w:rPr>
          <w:noProof/>
        </w:rPr>
        <w:t>, 216-223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Nyffeler, M. &amp; Sunderland, K.D. (2003) Composition, abundance and pest control potential of spider communities in agroecosystems: a comparison of European and US studies. </w:t>
      </w:r>
      <w:r w:rsidRPr="008B2E9D">
        <w:rPr>
          <w:i/>
          <w:noProof/>
        </w:rPr>
        <w:t>Agriculture, Ecosystems &amp; Environment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95</w:t>
      </w:r>
      <w:r w:rsidRPr="008B2E9D">
        <w:rPr>
          <w:noProof/>
        </w:rPr>
        <w:t>, 579-612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lastRenderedPageBreak/>
        <w:t xml:space="preserve">Pahl, K.B., Yurkowski, D.J., Lees, K.J., &amp; Hussey, N.E. (2020) Measuring the occurrence and strength of intraguild predation in modern food webs. </w:t>
      </w:r>
      <w:r w:rsidRPr="008B2E9D">
        <w:rPr>
          <w:i/>
          <w:noProof/>
        </w:rPr>
        <w:t>Food Webs</w:t>
      </w:r>
      <w:r w:rsidRPr="008B2E9D">
        <w:rPr>
          <w:noProof/>
        </w:rPr>
        <w:t>, e00165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Polis, G.A. &amp; Holt, R.D. (1992) Intraguild predation: the dynamics of complex trophic interactions. </w:t>
      </w:r>
      <w:r w:rsidRPr="008B2E9D">
        <w:rPr>
          <w:i/>
          <w:noProof/>
        </w:rPr>
        <w:t>Trends in ecology &amp; evolution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7</w:t>
      </w:r>
      <w:r w:rsidRPr="008B2E9D">
        <w:rPr>
          <w:noProof/>
        </w:rPr>
        <w:t>, 151-154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Polis, G.A., Myers, C.A., &amp; Holt, R.D. (1989) The ecology and evolution of intraguild predation: potential competitors that eat each other. </w:t>
      </w:r>
      <w:r w:rsidRPr="008B2E9D">
        <w:rPr>
          <w:i/>
          <w:noProof/>
        </w:rPr>
        <w:t>Annual review of ecology and systematics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20</w:t>
      </w:r>
      <w:r w:rsidRPr="008B2E9D">
        <w:rPr>
          <w:noProof/>
        </w:rPr>
        <w:t>, 297-330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>Ponsard, S. &amp; Arditi, R. (2000) What can stable isotopes (δ15N and δ13C) tell about the food web of soil macro</w:t>
      </w:r>
      <w:r w:rsidRPr="008B2E9D">
        <w:rPr>
          <w:rFonts w:ascii="Cambria Math" w:hAnsi="Cambria Math" w:cs="Cambria Math"/>
          <w:noProof/>
        </w:rPr>
        <w:t>‐</w:t>
      </w:r>
      <w:r w:rsidRPr="008B2E9D">
        <w:rPr>
          <w:noProof/>
        </w:rPr>
        <w:t xml:space="preserve">invertebrates? </w:t>
      </w:r>
      <w:r w:rsidRPr="008B2E9D">
        <w:rPr>
          <w:i/>
          <w:noProof/>
        </w:rPr>
        <w:t>Ec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81</w:t>
      </w:r>
      <w:r w:rsidRPr="008B2E9D">
        <w:rPr>
          <w:noProof/>
        </w:rPr>
        <w:t>, 852-864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Quinby, B.M., Creighton, J.C., &amp; Flaherty, E.A. (2020) Stable isotope ecology in insects: a review. </w:t>
      </w:r>
      <w:r w:rsidRPr="008B2E9D">
        <w:rPr>
          <w:i/>
          <w:noProof/>
        </w:rPr>
        <w:t>Ecological Entom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45</w:t>
      </w:r>
      <w:r w:rsidRPr="008B2E9D">
        <w:rPr>
          <w:noProof/>
        </w:rPr>
        <w:t>, 1231-1246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Raso, L., Sint, D., Mayer, R., Plangg, S., Recheis, T., Brunner, S., Kaufmann, R., &amp; Traugott, M. (2014) Intraguild predation in pioneer predator communities of alpine glacier forelands. </w:t>
      </w:r>
      <w:r w:rsidRPr="008B2E9D">
        <w:rPr>
          <w:i/>
          <w:noProof/>
        </w:rPr>
        <w:t>Molecular ec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23</w:t>
      </w:r>
      <w:r w:rsidRPr="008B2E9D">
        <w:rPr>
          <w:noProof/>
        </w:rPr>
        <w:t>, 3744-3754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Rickers, S., Langel, R., &amp; Scheu, S. (2006) Stable isotope analyses document intraguild predation in wolf spiders (Araneae: Lycosidae) and underline beneficial effects of alternative prey and microhabitat structure on intraguild prey survival. </w:t>
      </w:r>
      <w:r w:rsidRPr="008B2E9D">
        <w:rPr>
          <w:i/>
          <w:noProof/>
        </w:rPr>
        <w:t>Oikos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114</w:t>
      </w:r>
      <w:r w:rsidRPr="008B2E9D">
        <w:rPr>
          <w:noProof/>
        </w:rPr>
        <w:t>, 471-478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Rosenheim, J.A., Kaya, H.K., Ehler, L.E., Marois, J.J., &amp; Jaffee, B.A. (1995) Intraguild predation among biological-control agents: theory and evidence. </w:t>
      </w:r>
      <w:r w:rsidRPr="008B2E9D">
        <w:rPr>
          <w:i/>
          <w:noProof/>
        </w:rPr>
        <w:t>Biological control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5</w:t>
      </w:r>
      <w:r w:rsidRPr="008B2E9D">
        <w:rPr>
          <w:noProof/>
        </w:rPr>
        <w:t>, 303-335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Schneider, F.D., Scheu, S., &amp; Brose, U. (2012) Body mass constraints on feeding rates determine the consequences of predator loss. </w:t>
      </w:r>
      <w:r w:rsidRPr="008B2E9D">
        <w:rPr>
          <w:i/>
          <w:noProof/>
        </w:rPr>
        <w:t>Ecology letters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15</w:t>
      </w:r>
      <w:r w:rsidRPr="008B2E9D">
        <w:rPr>
          <w:noProof/>
        </w:rPr>
        <w:t>, 436-443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Svanbäck, R., Quevedo, M., Olsson, J., &amp; Eklöv, P. (2015) Individuals in food webs: the relationships between trophic position, omnivory and among-individual diet variation. </w:t>
      </w:r>
      <w:r w:rsidRPr="008B2E9D">
        <w:rPr>
          <w:i/>
          <w:noProof/>
        </w:rPr>
        <w:t>Oecologia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178</w:t>
      </w:r>
      <w:r w:rsidRPr="008B2E9D">
        <w:rPr>
          <w:noProof/>
        </w:rPr>
        <w:t>, 103-114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 xml:space="preserve">Uiterwaal, S.F., Dell, A.I., &amp; DeLong, J.P. (2019) Arena size modulates functional responses via behavioral mechanisms. </w:t>
      </w:r>
      <w:r w:rsidRPr="008B2E9D">
        <w:rPr>
          <w:i/>
          <w:noProof/>
        </w:rPr>
        <w:t>Behavioral Ec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30</w:t>
      </w:r>
      <w:r w:rsidRPr="008B2E9D">
        <w:rPr>
          <w:noProof/>
        </w:rPr>
        <w:t>, 483-489.</w:t>
      </w:r>
    </w:p>
    <w:p w:rsidR="008B2E9D" w:rsidRPr="008B2E9D" w:rsidRDefault="008B2E9D" w:rsidP="00740CA6">
      <w:pPr>
        <w:pStyle w:val="EndNoteBibliography"/>
        <w:spacing w:after="0"/>
        <w:ind w:left="567" w:hanging="567"/>
        <w:rPr>
          <w:noProof/>
        </w:rPr>
      </w:pPr>
      <w:r w:rsidRPr="008B2E9D">
        <w:rPr>
          <w:noProof/>
        </w:rPr>
        <w:t>Vance-Chalcraft, H.D., Rosenheim, J.A., Vonesh, J.R., Osenberg, C.W., &amp; Sih, A. (2007) The influence of intraguild predation on prey suppression and prey release: a meta</w:t>
      </w:r>
      <w:r w:rsidRPr="008B2E9D">
        <w:rPr>
          <w:rFonts w:ascii="Cambria Math" w:hAnsi="Cambria Math" w:cs="Cambria Math"/>
          <w:noProof/>
        </w:rPr>
        <w:t>‐</w:t>
      </w:r>
      <w:r w:rsidRPr="008B2E9D">
        <w:rPr>
          <w:noProof/>
        </w:rPr>
        <w:t xml:space="preserve">analysis. </w:t>
      </w:r>
      <w:r w:rsidRPr="008B2E9D">
        <w:rPr>
          <w:i/>
          <w:noProof/>
        </w:rPr>
        <w:t>Ecology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88</w:t>
      </w:r>
      <w:r w:rsidRPr="008B2E9D">
        <w:rPr>
          <w:noProof/>
        </w:rPr>
        <w:t>, 2689-2696.</w:t>
      </w:r>
    </w:p>
    <w:p w:rsidR="008B2E9D" w:rsidRPr="008B2E9D" w:rsidRDefault="008B2E9D" w:rsidP="00740CA6">
      <w:pPr>
        <w:pStyle w:val="EndNoteBibliography"/>
        <w:ind w:left="567" w:hanging="567"/>
        <w:rPr>
          <w:noProof/>
        </w:rPr>
      </w:pPr>
      <w:r w:rsidRPr="008B2E9D">
        <w:rPr>
          <w:noProof/>
        </w:rPr>
        <w:lastRenderedPageBreak/>
        <w:t xml:space="preserve">Wise, D.H., Moldenhauer, D.M., &amp; Halaj, J. (2006) Using stable isotopes to reveal shifts in prey consumption by generalist predators. </w:t>
      </w:r>
      <w:r w:rsidRPr="008B2E9D">
        <w:rPr>
          <w:i/>
          <w:noProof/>
        </w:rPr>
        <w:t>Ecological Applications</w:t>
      </w:r>
      <w:r w:rsidRPr="008B2E9D">
        <w:rPr>
          <w:noProof/>
        </w:rPr>
        <w:t xml:space="preserve">, </w:t>
      </w:r>
      <w:r w:rsidRPr="008B2E9D">
        <w:rPr>
          <w:b/>
          <w:noProof/>
        </w:rPr>
        <w:t>16</w:t>
      </w:r>
      <w:r w:rsidRPr="008B2E9D">
        <w:rPr>
          <w:noProof/>
        </w:rPr>
        <w:t>, 865-876.</w:t>
      </w:r>
    </w:p>
    <w:p w:rsidR="006A561E" w:rsidRDefault="006A561E" w:rsidP="00740CA6">
      <w:pPr>
        <w:spacing w:line="480" w:lineRule="auto"/>
        <w:ind w:left="567" w:hanging="567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fldChar w:fldCharType="end"/>
      </w:r>
      <w:r w:rsidR="00D937FE">
        <w:rPr>
          <w:rFonts w:cs="Arial"/>
          <w:color w:val="FF0000"/>
          <w:sz w:val="24"/>
          <w:szCs w:val="24"/>
        </w:rPr>
        <w:br w:type="page"/>
      </w:r>
    </w:p>
    <w:p w:rsidR="006A561E" w:rsidRDefault="00D937FE">
      <w:pPr>
        <w:pStyle w:val="EndNoteBibliography"/>
        <w:spacing w:line="480" w:lineRule="auto"/>
        <w:ind w:left="720" w:hanging="720"/>
        <w:rPr>
          <w:b/>
          <w:color w:val="000000" w:themeColor="text1"/>
          <w:sz w:val="24"/>
          <w:szCs w:val="24"/>
        </w:rPr>
      </w:pPr>
      <w:r>
        <w:rPr>
          <w:b/>
          <w:color w:val="000000" w:themeColor="text1"/>
          <w:sz w:val="24"/>
          <w:szCs w:val="24"/>
        </w:rPr>
        <w:lastRenderedPageBreak/>
        <w:t>Figure</w:t>
      </w:r>
      <w:r>
        <w:rPr>
          <w:rFonts w:hint="eastAsia"/>
          <w:b/>
          <w:color w:val="000000" w:themeColor="text1"/>
          <w:sz w:val="24"/>
          <w:szCs w:val="24"/>
        </w:rPr>
        <w:t xml:space="preserve"> legends</w:t>
      </w:r>
    </w:p>
    <w:p w:rsidR="006A561E" w:rsidRDefault="00D937FE">
      <w:pPr>
        <w:pStyle w:val="EndNoteBibliography"/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Figure 1.</w:t>
      </w:r>
      <w:proofErr w:type="gramEnd"/>
      <w:r>
        <w:rPr>
          <w:b/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 xml:space="preserve">A schematic diagram of the proposed experimental framework for determining the degree of </w:t>
      </w:r>
      <w:proofErr w:type="spellStart"/>
      <w:r>
        <w:rPr>
          <w:color w:val="000000" w:themeColor="text1"/>
          <w:sz w:val="24"/>
          <w:szCs w:val="24"/>
        </w:rPr>
        <w:t>intraguild</w:t>
      </w:r>
      <w:proofErr w:type="spellEnd"/>
      <w:r>
        <w:rPr>
          <w:color w:val="000000" w:themeColor="text1"/>
          <w:sz w:val="24"/>
          <w:szCs w:val="24"/>
        </w:rPr>
        <w:t xml:space="preserve"> predation</w:t>
      </w:r>
      <w:r>
        <w:rPr>
          <w:rFonts w:hint="eastAsia"/>
          <w:color w:val="000000" w:themeColor="text1"/>
          <w:sz w:val="24"/>
          <w:szCs w:val="24"/>
        </w:rPr>
        <w:t xml:space="preserve"> (IGP)</w:t>
      </w:r>
      <w:r>
        <w:rPr>
          <w:color w:val="000000" w:themeColor="text1"/>
          <w:sz w:val="24"/>
          <w:szCs w:val="24"/>
        </w:rPr>
        <w:t xml:space="preserve"> in a three-species terrestrial</w:t>
      </w:r>
      <w:r>
        <w:rPr>
          <w:rFonts w:hint="eastAsia"/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t xml:space="preserve">omnivorous </w:t>
      </w:r>
      <w:r>
        <w:rPr>
          <w:rFonts w:hint="eastAsia"/>
          <w:color w:val="000000" w:themeColor="text1"/>
          <w:sz w:val="24"/>
          <w:szCs w:val="24"/>
        </w:rPr>
        <w:t xml:space="preserve">arthropod </w:t>
      </w:r>
      <w:r>
        <w:rPr>
          <w:color w:val="000000" w:themeColor="text1"/>
          <w:sz w:val="24"/>
          <w:szCs w:val="24"/>
        </w:rPr>
        <w:t xml:space="preserve">food web </w:t>
      </w:r>
      <w:r>
        <w:rPr>
          <w:rFonts w:hint="eastAsia"/>
          <w:color w:val="000000" w:themeColor="text1"/>
          <w:sz w:val="24"/>
          <w:szCs w:val="24"/>
        </w:rPr>
        <w:t>involving a</w:t>
      </w:r>
      <w:r>
        <w:rPr>
          <w:color w:val="000000" w:themeColor="text1"/>
          <w:sz w:val="24"/>
          <w:szCs w:val="24"/>
        </w:rPr>
        <w:t xml:space="preserve"> </w:t>
      </w:r>
      <w:r>
        <w:rPr>
          <w:rFonts w:hint="eastAsia"/>
          <w:color w:val="000000" w:themeColor="text1"/>
          <w:sz w:val="24"/>
          <w:szCs w:val="24"/>
        </w:rPr>
        <w:t xml:space="preserve">spider </w:t>
      </w:r>
      <w:r>
        <w:rPr>
          <w:color w:val="000000" w:themeColor="text1"/>
          <w:sz w:val="24"/>
          <w:szCs w:val="24"/>
        </w:rPr>
        <w:t>top predator</w:t>
      </w:r>
      <w:r>
        <w:rPr>
          <w:rFonts w:hint="eastAsia"/>
          <w:color w:val="000000" w:themeColor="text1"/>
          <w:sz w:val="24"/>
          <w:szCs w:val="24"/>
        </w:rPr>
        <w:t>,</w:t>
      </w:r>
      <w:r>
        <w:rPr>
          <w:color w:val="000000" w:themeColor="text1"/>
          <w:sz w:val="24"/>
          <w:szCs w:val="24"/>
        </w:rPr>
        <w:t xml:space="preserve"> a </w:t>
      </w:r>
      <w:r>
        <w:rPr>
          <w:rFonts w:hint="eastAsia"/>
          <w:color w:val="000000" w:themeColor="text1"/>
          <w:sz w:val="24"/>
          <w:szCs w:val="24"/>
        </w:rPr>
        <w:t xml:space="preserve">spider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rFonts w:hint="eastAsia"/>
          <w:color w:val="000000" w:themeColor="text1"/>
          <w:sz w:val="24"/>
          <w:szCs w:val="24"/>
        </w:rPr>
        <w:t xml:space="preserve">, and a </w:t>
      </w:r>
      <w:proofErr w:type="spellStart"/>
      <w:r>
        <w:rPr>
          <w:rFonts w:hint="eastAsia"/>
          <w:color w:val="000000" w:themeColor="text1"/>
          <w:sz w:val="24"/>
          <w:szCs w:val="24"/>
        </w:rPr>
        <w:t>planthopper</w:t>
      </w:r>
      <w:proofErr w:type="spellEnd"/>
      <w:r>
        <w:rPr>
          <w:color w:val="000000" w:themeColor="text1"/>
          <w:sz w:val="24"/>
          <w:szCs w:val="24"/>
        </w:rPr>
        <w:t xml:space="preserve"> </w:t>
      </w:r>
      <w:r>
        <w:rPr>
          <w:rFonts w:hint="eastAsia"/>
          <w:color w:val="000000" w:themeColor="text1"/>
          <w:sz w:val="24"/>
          <w:szCs w:val="24"/>
        </w:rPr>
        <w:t xml:space="preserve">shared </w:t>
      </w:r>
      <w:r>
        <w:rPr>
          <w:color w:val="000000" w:themeColor="text1"/>
          <w:sz w:val="24"/>
          <w:szCs w:val="24"/>
        </w:rPr>
        <w:t>prey</w:t>
      </w:r>
      <w:r>
        <w:rPr>
          <w:sz w:val="24"/>
          <w:szCs w:val="24"/>
        </w:rPr>
        <w:t xml:space="preserve"> (a).</w:t>
      </w:r>
      <w:proofErr w:type="gramEnd"/>
      <w:r>
        <w:rPr>
          <w:sz w:val="24"/>
          <w:szCs w:val="24"/>
        </w:rPr>
        <w:t xml:space="preserve"> In the first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trial (b), the top predator and the </w:t>
      </w:r>
      <w:proofErr w:type="spellStart"/>
      <w:r>
        <w:rPr>
          <w:sz w:val="24"/>
          <w:szCs w:val="24"/>
        </w:rPr>
        <w:t>mesopredator</w:t>
      </w:r>
      <w:proofErr w:type="spellEnd"/>
      <w:r>
        <w:rPr>
          <w:sz w:val="24"/>
          <w:szCs w:val="24"/>
        </w:rPr>
        <w:t xml:space="preserve"> are fed the shared prey for </w:t>
      </w:r>
      <w:r>
        <w:rPr>
          <w:sz w:val="24"/>
          <w:szCs w:val="24"/>
        </w:rPr>
        <w:t>5–10 </w:t>
      </w:r>
      <w:r>
        <w:rPr>
          <w:rFonts w:hint="eastAsia"/>
          <w:sz w:val="24"/>
          <w:szCs w:val="24"/>
        </w:rPr>
        <w:t>days</w:t>
      </w:r>
      <w:r>
        <w:rPr>
          <w:sz w:val="24"/>
          <w:szCs w:val="24"/>
        </w:rPr>
        <w:t xml:space="preserve"> to ensure </w:t>
      </w:r>
      <w:r>
        <w:rPr>
          <w:rFonts w:hint="eastAsia"/>
          <w:sz w:val="24"/>
          <w:szCs w:val="24"/>
        </w:rPr>
        <w:t xml:space="preserve">an </w:t>
      </w:r>
      <w:r>
        <w:rPr>
          <w:sz w:val="24"/>
          <w:szCs w:val="24"/>
        </w:rPr>
        <w:t xml:space="preserve">isotopic equilibrium state </w:t>
      </w:r>
      <w:r>
        <w:rPr>
          <w:rFonts w:hint="eastAsia"/>
          <w:sz w:val="24"/>
          <w:szCs w:val="24"/>
        </w:rPr>
        <w:t xml:space="preserve">between </w:t>
      </w:r>
      <w:r>
        <w:rPr>
          <w:sz w:val="24"/>
          <w:szCs w:val="24"/>
        </w:rPr>
        <w:t xml:space="preserve">the </w:t>
      </w:r>
      <w:r>
        <w:rPr>
          <w:sz w:val="24"/>
          <w:szCs w:val="24"/>
        </w:rPr>
        <w:t xml:space="preserve">predators </w:t>
      </w:r>
      <w:r>
        <w:rPr>
          <w:rFonts w:hint="eastAsia"/>
          <w:sz w:val="24"/>
          <w:szCs w:val="24"/>
        </w:rPr>
        <w:t>and the</w:t>
      </w:r>
      <w:r>
        <w:rPr>
          <w:sz w:val="24"/>
          <w:szCs w:val="24"/>
        </w:rPr>
        <w:t xml:space="preserve"> prey. In the </w:t>
      </w:r>
      <w:r>
        <w:rPr>
          <w:color w:val="000000" w:themeColor="text1"/>
          <w:sz w:val="24"/>
          <w:szCs w:val="24"/>
        </w:rPr>
        <w:t>second trial (c), the top predator</w:t>
      </w:r>
      <w:r>
        <w:rPr>
          <w:rFonts w:hint="eastAsia"/>
          <w:color w:val="000000" w:themeColor="text1"/>
          <w:sz w:val="24"/>
          <w:szCs w:val="24"/>
        </w:rPr>
        <w:t xml:space="preserve"> is </w:t>
      </w:r>
      <w:r>
        <w:rPr>
          <w:color w:val="000000" w:themeColor="text1"/>
          <w:sz w:val="24"/>
          <w:szCs w:val="24"/>
        </w:rPr>
        <w:t xml:space="preserve">fed mixed diets with different proportions of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and </w:t>
      </w:r>
      <w:r>
        <w:rPr>
          <w:color w:val="000000" w:themeColor="text1"/>
          <w:sz w:val="24"/>
          <w:szCs w:val="24"/>
        </w:rPr>
        <w:t>shared prey individuals to simulate a full range of potential encounter rates that the focal organisms might exp</w:t>
      </w:r>
      <w:r>
        <w:rPr>
          <w:color w:val="000000" w:themeColor="text1"/>
          <w:sz w:val="24"/>
          <w:szCs w:val="24"/>
        </w:rPr>
        <w:t>erience in the field. (d) A standard curve can be constructed by plotting the difference in nitrogen isotope signatures between the top predator individuals and the shared prey (baseline) (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</w:t>
      </w:r>
      <w:r>
        <w:rPr>
          <w:i/>
          <w:color w:val="000000" w:themeColor="text1"/>
          <w:sz w:val="24"/>
          <w:szCs w:val="24"/>
          <w:vertAlign w:val="subscript"/>
        </w:rPr>
        <w:t>predator</w:t>
      </w:r>
      <w:r>
        <w:rPr>
          <w:color w:val="000000" w:themeColor="text1"/>
          <w:sz w:val="24"/>
          <w:szCs w:val="24"/>
          <w:vertAlign w:val="subscript"/>
        </w:rPr>
        <w:t xml:space="preserve"> </w:t>
      </w:r>
      <w:r>
        <w:rPr>
          <w:color w:val="000000" w:themeColor="text1"/>
          <w:sz w:val="24"/>
          <w:szCs w:val="24"/>
        </w:rPr>
        <w:t>─</w:t>
      </w:r>
      <w:r>
        <w:rPr>
          <w:rFonts w:ascii="Calibri" w:hAnsi="Calibri" w:cs="Calibri"/>
          <w:color w:val="000000" w:themeColor="text1"/>
          <w:sz w:val="24"/>
          <w:szCs w:val="24"/>
        </w:rPr>
        <w:t xml:space="preserve">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</w:t>
      </w:r>
      <w:r>
        <w:rPr>
          <w:i/>
          <w:color w:val="000000" w:themeColor="text1"/>
          <w:sz w:val="24"/>
          <w:szCs w:val="24"/>
          <w:vertAlign w:val="subscript"/>
        </w:rPr>
        <w:t>prey</w:t>
      </w:r>
      <w:r>
        <w:rPr>
          <w:color w:val="000000" w:themeColor="text1"/>
          <w:sz w:val="24"/>
          <w:szCs w:val="24"/>
        </w:rPr>
        <w:t xml:space="preserve">; </w:t>
      </w:r>
      <w:r>
        <w:rPr>
          <w:rFonts w:hint="eastAsia"/>
          <w:color w:val="000000" w:themeColor="text1"/>
          <w:sz w:val="24"/>
          <w:szCs w:val="24"/>
        </w:rPr>
        <w:t xml:space="preserve">experimental </w:t>
      </w:r>
      <w:r>
        <w:rPr>
          <w:color w:val="000000" w:themeColor="text1"/>
          <w:sz w:val="24"/>
          <w:szCs w:val="24"/>
        </w:rPr>
        <w:t>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 xml:space="preserve">N) against the proportion </w:t>
      </w:r>
      <w:r>
        <w:rPr>
          <w:color w:val="000000" w:themeColor="text1"/>
          <w:sz w:val="24"/>
          <w:szCs w:val="24"/>
        </w:rPr>
        <w:t xml:space="preserve">of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consumed. Note that the curve may not necessarily be linear due to </w:t>
      </w:r>
      <w:r>
        <w:rPr>
          <w:color w:val="000000" w:themeColor="text1"/>
          <w:sz w:val="24"/>
          <w:szCs w:val="24"/>
        </w:rPr>
        <w:t>biomass</w:t>
      </w:r>
      <w:r>
        <w:rPr>
          <w:color w:val="000000" w:themeColor="text1"/>
          <w:sz w:val="24"/>
          <w:szCs w:val="24"/>
        </w:rPr>
        <w:t xml:space="preserve"> differences </w:t>
      </w:r>
      <w:r>
        <w:rPr>
          <w:color w:val="000000" w:themeColor="text1"/>
          <w:sz w:val="24"/>
          <w:szCs w:val="24"/>
        </w:rPr>
        <w:t>between</w:t>
      </w:r>
      <w:r>
        <w:rPr>
          <w:color w:val="000000" w:themeColor="text1"/>
          <w:sz w:val="24"/>
          <w:szCs w:val="24"/>
        </w:rPr>
        <w:t xml:space="preserve">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and </w:t>
      </w:r>
      <w:r>
        <w:rPr>
          <w:color w:val="000000" w:themeColor="text1"/>
          <w:sz w:val="24"/>
          <w:szCs w:val="24"/>
        </w:rPr>
        <w:t>shared prey. (e) The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 of field-sampled top predator</w:t>
      </w:r>
      <w:r>
        <w:rPr>
          <w:color w:val="000000" w:themeColor="text1"/>
          <w:sz w:val="24"/>
          <w:szCs w:val="24"/>
        </w:rPr>
        <w:t xml:space="preserve"> and </w:t>
      </w:r>
      <w:r>
        <w:rPr>
          <w:color w:val="000000" w:themeColor="text1"/>
          <w:sz w:val="24"/>
          <w:szCs w:val="24"/>
        </w:rPr>
        <w:t>shared prey individuals are analyzed to obtain the empirical Δ</w:t>
      </w:r>
      <w:r>
        <w:rPr>
          <w:color w:val="000000" w:themeColor="text1"/>
          <w:sz w:val="24"/>
          <w:szCs w:val="24"/>
          <w:vertAlign w:val="superscript"/>
        </w:rPr>
        <w:t>15</w:t>
      </w:r>
      <w:r>
        <w:rPr>
          <w:color w:val="000000" w:themeColor="text1"/>
          <w:sz w:val="24"/>
          <w:szCs w:val="24"/>
        </w:rPr>
        <w:t>N, w</w:t>
      </w:r>
      <w:r>
        <w:rPr>
          <w:color w:val="000000" w:themeColor="text1"/>
          <w:sz w:val="24"/>
          <w:szCs w:val="24"/>
        </w:rPr>
        <w:t xml:space="preserve">hich is then interpolated to the standard curve to </w:t>
      </w:r>
      <w:r>
        <w:rPr>
          <w:rFonts w:hint="eastAsia"/>
          <w:color w:val="000000" w:themeColor="text1"/>
          <w:sz w:val="24"/>
          <w:szCs w:val="24"/>
        </w:rPr>
        <w:t>estimate</w:t>
      </w:r>
      <w:r>
        <w:rPr>
          <w:color w:val="000000" w:themeColor="text1"/>
          <w:sz w:val="24"/>
          <w:szCs w:val="24"/>
        </w:rPr>
        <w:t xml:space="preserve"> the degree of IGP in the field.</w:t>
      </w:r>
    </w:p>
    <w:p w:rsidR="006A561E" w:rsidRDefault="006A561E">
      <w:pPr>
        <w:pStyle w:val="EndNoteBibliography"/>
        <w:spacing w:line="480" w:lineRule="auto"/>
        <w:rPr>
          <w:b/>
          <w:color w:val="000000" w:themeColor="text1"/>
          <w:sz w:val="24"/>
          <w:szCs w:val="24"/>
        </w:rPr>
      </w:pPr>
    </w:p>
    <w:p w:rsidR="006A561E" w:rsidRDefault="00D937FE">
      <w:pPr>
        <w:pStyle w:val="EndNoteBibliography"/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Figure 2.</w:t>
      </w:r>
      <w:proofErr w:type="gramEnd"/>
      <w:r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color w:val="000000" w:themeColor="text1"/>
          <w:sz w:val="24"/>
          <w:szCs w:val="24"/>
        </w:rPr>
        <w:t>A hypothetical example of data collection in the second trial for standard curve construction.</w:t>
      </w:r>
      <w:proofErr w:type="gramEnd"/>
      <w:r>
        <w:rPr>
          <w:color w:val="000000" w:themeColor="text1"/>
          <w:sz w:val="24"/>
          <w:szCs w:val="24"/>
        </w:rPr>
        <w:t xml:space="preserve"> Each diet treatment consists of five replicates (</w:t>
      </w:r>
      <w:r>
        <w:rPr>
          <w:rFonts w:hint="eastAsia"/>
          <w:color w:val="000000" w:themeColor="text1"/>
          <w:sz w:val="24"/>
          <w:szCs w:val="24"/>
        </w:rPr>
        <w:t xml:space="preserve">i.e., </w:t>
      </w:r>
      <w:r>
        <w:rPr>
          <w:rFonts w:hint="eastAsia"/>
          <w:color w:val="000000" w:themeColor="text1"/>
          <w:sz w:val="24"/>
          <w:szCs w:val="24"/>
        </w:rPr>
        <w:t>five different</w:t>
      </w:r>
      <w:r>
        <w:rPr>
          <w:color w:val="000000" w:themeColor="text1"/>
          <w:sz w:val="24"/>
          <w:szCs w:val="24"/>
        </w:rPr>
        <w:t xml:space="preserve"> top predator individuals). </w:t>
      </w:r>
      <w:r>
        <w:rPr>
          <w:i/>
          <w:color w:val="000000" w:themeColor="text1"/>
          <w:sz w:val="24"/>
          <w:szCs w:val="24"/>
        </w:rPr>
        <w:t>N</w:t>
      </w:r>
      <w:r>
        <w:rPr>
          <w:color w:val="000000" w:themeColor="text1"/>
          <w:sz w:val="24"/>
          <w:szCs w:val="24"/>
        </w:rPr>
        <w:t xml:space="preserve">: number of </w:t>
      </w:r>
      <w:proofErr w:type="gramStart"/>
      <w:r>
        <w:rPr>
          <w:color w:val="000000" w:themeColor="text1"/>
          <w:sz w:val="24"/>
          <w:szCs w:val="24"/>
        </w:rPr>
        <w:t>shared  prey</w:t>
      </w:r>
      <w:proofErr w:type="gramEnd"/>
      <w:r>
        <w:rPr>
          <w:color w:val="000000" w:themeColor="text1"/>
          <w:sz w:val="24"/>
          <w:szCs w:val="24"/>
        </w:rPr>
        <w:t>/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supplied in the mixed diet; </w:t>
      </w:r>
      <w:r>
        <w:rPr>
          <w:i/>
          <w:color w:val="000000" w:themeColor="text1"/>
          <w:sz w:val="24"/>
          <w:szCs w:val="24"/>
        </w:rPr>
        <w:t>C</w:t>
      </w:r>
      <w:r>
        <w:rPr>
          <w:color w:val="000000" w:themeColor="text1"/>
          <w:sz w:val="24"/>
          <w:szCs w:val="24"/>
        </w:rPr>
        <w:t>: number of shared  prey/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consumed by the top predator</w:t>
      </w:r>
      <w:r>
        <w:rPr>
          <w:rFonts w:hint="eastAsia"/>
          <w:color w:val="000000" w:themeColor="text1"/>
          <w:sz w:val="24"/>
          <w:szCs w:val="24"/>
        </w:rPr>
        <w:t>s</w:t>
      </w:r>
      <w:r>
        <w:rPr>
          <w:color w:val="000000" w:themeColor="text1"/>
          <w:sz w:val="24"/>
          <w:szCs w:val="24"/>
        </w:rPr>
        <w:t xml:space="preserve">; </w:t>
      </w:r>
      <w:r>
        <w:rPr>
          <w:i/>
          <w:color w:val="000000" w:themeColor="text1"/>
          <w:sz w:val="24"/>
          <w:szCs w:val="24"/>
        </w:rPr>
        <w:t>P</w:t>
      </w:r>
      <w:r>
        <w:rPr>
          <w:color w:val="000000" w:themeColor="text1"/>
          <w:sz w:val="24"/>
          <w:szCs w:val="24"/>
        </w:rPr>
        <w:t xml:space="preserve">: </w:t>
      </w:r>
      <w:r>
        <w:rPr>
          <w:color w:val="000000" w:themeColor="text1"/>
          <w:sz w:val="24"/>
          <w:szCs w:val="24"/>
        </w:rPr>
        <w:lastRenderedPageBreak/>
        <w:t xml:space="preserve">proportion of </w:t>
      </w:r>
      <w:proofErr w:type="spellStart"/>
      <w:r>
        <w:rPr>
          <w:color w:val="000000" w:themeColor="text1"/>
          <w:sz w:val="24"/>
          <w:szCs w:val="24"/>
        </w:rPr>
        <w:t>mesopredator</w:t>
      </w:r>
      <w:proofErr w:type="spellEnd"/>
      <w:r>
        <w:rPr>
          <w:color w:val="000000" w:themeColor="text1"/>
          <w:sz w:val="24"/>
          <w:szCs w:val="24"/>
        </w:rPr>
        <w:t xml:space="preserve"> consumed (%). </w:t>
      </w:r>
      <w:r>
        <w:rPr>
          <w:rFonts w:hint="eastAsia"/>
          <w:color w:val="000000" w:themeColor="text1"/>
          <w:sz w:val="24"/>
          <w:szCs w:val="24"/>
        </w:rPr>
        <w:t xml:space="preserve">Each point in the standard curve </w:t>
      </w:r>
      <w:r>
        <w:rPr>
          <w:rFonts w:hint="eastAsia"/>
          <w:color w:val="000000" w:themeColor="text1"/>
          <w:sz w:val="24"/>
          <w:szCs w:val="24"/>
        </w:rPr>
        <w:t>represents a top predator individual.</w:t>
      </w:r>
    </w:p>
    <w:p w:rsidR="006A561E" w:rsidRDefault="006A561E">
      <w:pPr>
        <w:spacing w:line="480" w:lineRule="auto"/>
        <w:rPr>
          <w:rFonts w:cs="Arial"/>
          <w:color w:val="FF0000"/>
          <w:sz w:val="24"/>
          <w:szCs w:val="24"/>
        </w:rPr>
        <w:sectPr w:rsidR="006A561E" w:rsidSect="00307CDD">
          <w:footerReference w:type="default" r:id="rId10"/>
          <w:pgSz w:w="12240" w:h="15840"/>
          <w:pgMar w:top="1440" w:right="1440" w:bottom="1440" w:left="1440" w:header="709" w:footer="709" w:gutter="0"/>
          <w:lnNumType w:countBy="1" w:restart="continuous"/>
          <w:cols w:space="708"/>
          <w:docGrid w:linePitch="381"/>
        </w:sectPr>
      </w:pPr>
    </w:p>
    <w:p w:rsidR="006A561E" w:rsidRDefault="00D937FE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rFonts w:hint="eastAsia"/>
          <w:b/>
          <w:color w:val="000000" w:themeColor="text1"/>
          <w:sz w:val="24"/>
          <w:szCs w:val="24"/>
        </w:rPr>
        <w:lastRenderedPageBreak/>
        <w:t>Figures</w:t>
      </w:r>
    </w:p>
    <w:p w:rsidR="006A561E" w:rsidRDefault="00D937FE">
      <w:pPr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rFonts w:hint="eastAsia"/>
          <w:color w:val="000000" w:themeColor="text1"/>
          <w:sz w:val="24"/>
          <w:szCs w:val="24"/>
        </w:rPr>
        <w:t>Figure 1.</w:t>
      </w:r>
      <w:proofErr w:type="gramEnd"/>
      <w:r>
        <w:rPr>
          <w:rFonts w:hint="eastAsia"/>
          <w:color w:val="000000" w:themeColor="text1"/>
          <w:sz w:val="24"/>
          <w:szCs w:val="24"/>
        </w:rPr>
        <w:t xml:space="preserve"> </w:t>
      </w:r>
    </w:p>
    <w:p w:rsidR="006A561E" w:rsidRDefault="00D937FE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b/>
          <w:noProof/>
          <w:color w:val="000000" w:themeColor="text1"/>
          <w:sz w:val="24"/>
          <w:szCs w:val="24"/>
        </w:rPr>
        <w:drawing>
          <wp:inline distT="0" distB="0" distL="0" distR="0">
            <wp:extent cx="5897880" cy="4422140"/>
            <wp:effectExtent l="19050" t="0" r="7568" b="0"/>
            <wp:docPr id="5" name="圖片 0" descr="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0" descr="Figure 1.png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97932" cy="44224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561E" w:rsidRDefault="00D937FE">
      <w:pPr>
        <w:spacing w:line="480" w:lineRule="auto"/>
        <w:rPr>
          <w:b/>
          <w:color w:val="000000" w:themeColor="text1"/>
          <w:sz w:val="24"/>
          <w:szCs w:val="24"/>
        </w:rPr>
      </w:pPr>
      <w:r>
        <w:rPr>
          <w:b/>
          <w:color w:val="000000" w:themeColor="text1"/>
          <w:sz w:val="24"/>
          <w:szCs w:val="24"/>
        </w:rPr>
        <w:br w:type="page"/>
      </w:r>
    </w:p>
    <w:p w:rsidR="006A561E" w:rsidRDefault="00D937FE">
      <w:pPr>
        <w:spacing w:line="480" w:lineRule="auto"/>
        <w:rPr>
          <w:color w:val="000000" w:themeColor="text1"/>
          <w:sz w:val="24"/>
          <w:szCs w:val="24"/>
        </w:rPr>
      </w:pPr>
      <w:proofErr w:type="gramStart"/>
      <w:r>
        <w:rPr>
          <w:rFonts w:hint="eastAsia"/>
          <w:color w:val="000000" w:themeColor="text1"/>
          <w:sz w:val="24"/>
          <w:szCs w:val="24"/>
        </w:rPr>
        <w:lastRenderedPageBreak/>
        <w:t>Figure 2.</w:t>
      </w:r>
      <w:proofErr w:type="gramEnd"/>
    </w:p>
    <w:p w:rsidR="006A561E" w:rsidRDefault="00D937FE">
      <w:pPr>
        <w:spacing w:line="480" w:lineRule="auto"/>
        <w:rPr>
          <w:rFonts w:cs="Arial"/>
          <w:color w:val="000000" w:themeColor="text1"/>
          <w:sz w:val="24"/>
          <w:szCs w:val="24"/>
        </w:rPr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>
            <wp:extent cx="5942965" cy="4456430"/>
            <wp:effectExtent l="19050" t="0" r="403" b="0"/>
            <wp:docPr id="6" name="圖片 1" descr="Figur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1" descr="Figure 2.png"/>
                    <pic:cNvPicPr>
                      <a:picLocks noChangeAspect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197" cy="4456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6A561E" w:rsidSect="006A561E">
      <w:pgSz w:w="12240" w:h="15840"/>
      <w:pgMar w:top="1440" w:right="1440" w:bottom="1440" w:left="1440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937FE" w:rsidRDefault="00D937FE">
      <w:pPr>
        <w:spacing w:line="240" w:lineRule="auto"/>
      </w:pPr>
      <w:r>
        <w:separator/>
      </w:r>
    </w:p>
  </w:endnote>
  <w:endnote w:type="continuationSeparator" w:id="0">
    <w:p w:rsidR="00D937FE" w:rsidRDefault="00D937FE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FKai-SB">
    <w:panose1 w:val="03000509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</w:sdtPr>
    <w:sdtContent>
      <w:p w:rsidR="006A561E" w:rsidRDefault="006A561E">
        <w:pPr>
          <w:pStyle w:val="a5"/>
          <w:jc w:val="center"/>
        </w:pPr>
        <w:r w:rsidRPr="006A561E">
          <w:fldChar w:fldCharType="begin"/>
        </w:r>
        <w:r w:rsidR="00D937FE">
          <w:instrText xml:space="preserve"> PAGE   \* MERGEFORMAT </w:instrText>
        </w:r>
        <w:r w:rsidRPr="006A561E">
          <w:fldChar w:fldCharType="separate"/>
        </w:r>
        <w:r w:rsidR="00307CDD" w:rsidRPr="00307CDD">
          <w:rPr>
            <w:noProof/>
            <w:lang w:val="zh-TW"/>
          </w:rPr>
          <w:t>4</w:t>
        </w:r>
        <w:r>
          <w:rPr>
            <w:lang w:val="zh-TW"/>
          </w:rPr>
          <w:fldChar w:fldCharType="end"/>
        </w:r>
      </w:p>
    </w:sdtContent>
  </w:sdt>
  <w:p w:rsidR="006A561E" w:rsidRDefault="006A561E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937FE" w:rsidRDefault="00D937FE">
      <w:pPr>
        <w:spacing w:after="0"/>
      </w:pPr>
      <w:r>
        <w:separator/>
      </w:r>
    </w:p>
  </w:footnote>
  <w:footnote w:type="continuationSeparator" w:id="0">
    <w:p w:rsidR="00D937FE" w:rsidRDefault="00D937FE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B9069430"/>
    <w:multiLevelType w:val="singleLevel"/>
    <w:tmpl w:val="B9069430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ascii="Arial" w:hAnsi="Arial" w:cs="Arial" w:hint="default"/>
        <w:b w:val="0"/>
        <w:bCs w:val="0"/>
        <w:sz w:val="24"/>
        <w:szCs w:val="24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40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Entomology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9&lt;/item&gt;&lt;item&gt;14&lt;/item&gt;&lt;item&gt;16&lt;/item&gt;&lt;item&gt;18&lt;/item&gt;&lt;item&gt;20&lt;/item&gt;&lt;item&gt;21&lt;/item&gt;&lt;item&gt;22&lt;/item&gt;&lt;item&gt;23&lt;/item&gt;&lt;item&gt;24&lt;/item&gt;&lt;item&gt;27&lt;/item&gt;&lt;item&gt;28&lt;/item&gt;&lt;item&gt;30&lt;/item&gt;&lt;item&gt;31&lt;/item&gt;&lt;item&gt;32&lt;/item&gt;&lt;item&gt;33&lt;/item&gt;&lt;/record-ids&gt;&lt;/item&gt;&lt;/Libraries&gt;"/>
  </w:docVars>
  <w:rsids>
    <w:rsidRoot w:val="00172A27"/>
    <w:rsid w:val="000006EF"/>
    <w:rsid w:val="000121CB"/>
    <w:rsid w:val="00020FC5"/>
    <w:rsid w:val="0002382A"/>
    <w:rsid w:val="00027796"/>
    <w:rsid w:val="00033B73"/>
    <w:rsid w:val="000345DA"/>
    <w:rsid w:val="0003566A"/>
    <w:rsid w:val="000356CD"/>
    <w:rsid w:val="00036ABB"/>
    <w:rsid w:val="00041DC9"/>
    <w:rsid w:val="00042059"/>
    <w:rsid w:val="00042963"/>
    <w:rsid w:val="00044162"/>
    <w:rsid w:val="000467D1"/>
    <w:rsid w:val="00051F82"/>
    <w:rsid w:val="00052BD9"/>
    <w:rsid w:val="000536F4"/>
    <w:rsid w:val="00053AEC"/>
    <w:rsid w:val="0005411C"/>
    <w:rsid w:val="00056079"/>
    <w:rsid w:val="00056F2F"/>
    <w:rsid w:val="000571E6"/>
    <w:rsid w:val="00057FD6"/>
    <w:rsid w:val="00064FF3"/>
    <w:rsid w:val="000666C4"/>
    <w:rsid w:val="00071E28"/>
    <w:rsid w:val="000806E5"/>
    <w:rsid w:val="000858C2"/>
    <w:rsid w:val="0008592A"/>
    <w:rsid w:val="0008603C"/>
    <w:rsid w:val="00094B3D"/>
    <w:rsid w:val="00095695"/>
    <w:rsid w:val="000974F2"/>
    <w:rsid w:val="000A0467"/>
    <w:rsid w:val="000A5541"/>
    <w:rsid w:val="000A77C5"/>
    <w:rsid w:val="000B0F8F"/>
    <w:rsid w:val="000B4EFC"/>
    <w:rsid w:val="000C1833"/>
    <w:rsid w:val="000C3D73"/>
    <w:rsid w:val="000D271B"/>
    <w:rsid w:val="000D7122"/>
    <w:rsid w:val="000E0BC8"/>
    <w:rsid w:val="000E4DB9"/>
    <w:rsid w:val="000E7DD8"/>
    <w:rsid w:val="000F012C"/>
    <w:rsid w:val="000F025A"/>
    <w:rsid w:val="000F2A5F"/>
    <w:rsid w:val="000F58EC"/>
    <w:rsid w:val="000F716A"/>
    <w:rsid w:val="00102B7F"/>
    <w:rsid w:val="00104170"/>
    <w:rsid w:val="00105B66"/>
    <w:rsid w:val="00116875"/>
    <w:rsid w:val="00117EBF"/>
    <w:rsid w:val="001213BD"/>
    <w:rsid w:val="00121F49"/>
    <w:rsid w:val="001411EE"/>
    <w:rsid w:val="001507A4"/>
    <w:rsid w:val="00151BB1"/>
    <w:rsid w:val="0015760E"/>
    <w:rsid w:val="00161BBA"/>
    <w:rsid w:val="001642E4"/>
    <w:rsid w:val="001652D8"/>
    <w:rsid w:val="00170DCF"/>
    <w:rsid w:val="00172A27"/>
    <w:rsid w:val="00177249"/>
    <w:rsid w:val="00177985"/>
    <w:rsid w:val="00182F4D"/>
    <w:rsid w:val="00185A0C"/>
    <w:rsid w:val="00190035"/>
    <w:rsid w:val="00194B9C"/>
    <w:rsid w:val="001A097C"/>
    <w:rsid w:val="001A41DB"/>
    <w:rsid w:val="001A5135"/>
    <w:rsid w:val="001A567A"/>
    <w:rsid w:val="001B1EF2"/>
    <w:rsid w:val="001C1657"/>
    <w:rsid w:val="001C2ECB"/>
    <w:rsid w:val="001C310C"/>
    <w:rsid w:val="001C58AB"/>
    <w:rsid w:val="001C5953"/>
    <w:rsid w:val="001C6F18"/>
    <w:rsid w:val="001C76CA"/>
    <w:rsid w:val="001D0267"/>
    <w:rsid w:val="001D36E5"/>
    <w:rsid w:val="001D6137"/>
    <w:rsid w:val="001E131B"/>
    <w:rsid w:val="001E2B84"/>
    <w:rsid w:val="001E4A1E"/>
    <w:rsid w:val="001E5992"/>
    <w:rsid w:val="001E6F99"/>
    <w:rsid w:val="001F58EE"/>
    <w:rsid w:val="001F6BCE"/>
    <w:rsid w:val="00211680"/>
    <w:rsid w:val="002122A5"/>
    <w:rsid w:val="002124AA"/>
    <w:rsid w:val="0021277A"/>
    <w:rsid w:val="0021344C"/>
    <w:rsid w:val="00217F51"/>
    <w:rsid w:val="00221CD5"/>
    <w:rsid w:val="0022735B"/>
    <w:rsid w:val="002317D2"/>
    <w:rsid w:val="00231E4F"/>
    <w:rsid w:val="00233EFA"/>
    <w:rsid w:val="002342F4"/>
    <w:rsid w:val="0023470F"/>
    <w:rsid w:val="00235193"/>
    <w:rsid w:val="002401DB"/>
    <w:rsid w:val="00240C1E"/>
    <w:rsid w:val="002462B1"/>
    <w:rsid w:val="0025188B"/>
    <w:rsid w:val="00253EE1"/>
    <w:rsid w:val="00256C5C"/>
    <w:rsid w:val="002607A9"/>
    <w:rsid w:val="00262153"/>
    <w:rsid w:val="00265D8C"/>
    <w:rsid w:val="002749CB"/>
    <w:rsid w:val="00276148"/>
    <w:rsid w:val="002764DF"/>
    <w:rsid w:val="00277F7D"/>
    <w:rsid w:val="0028263D"/>
    <w:rsid w:val="0028283E"/>
    <w:rsid w:val="002834DE"/>
    <w:rsid w:val="00284090"/>
    <w:rsid w:val="0028467F"/>
    <w:rsid w:val="002858C2"/>
    <w:rsid w:val="002876FF"/>
    <w:rsid w:val="00292FA1"/>
    <w:rsid w:val="00295EC9"/>
    <w:rsid w:val="002A116E"/>
    <w:rsid w:val="002A3A98"/>
    <w:rsid w:val="002A7521"/>
    <w:rsid w:val="002B072C"/>
    <w:rsid w:val="002B66A4"/>
    <w:rsid w:val="002C191B"/>
    <w:rsid w:val="002C1B29"/>
    <w:rsid w:val="002C395A"/>
    <w:rsid w:val="002C6400"/>
    <w:rsid w:val="002D0596"/>
    <w:rsid w:val="002D7BD0"/>
    <w:rsid w:val="002E3254"/>
    <w:rsid w:val="002E59FB"/>
    <w:rsid w:val="002E6FB4"/>
    <w:rsid w:val="002E7513"/>
    <w:rsid w:val="002F06AB"/>
    <w:rsid w:val="002F2678"/>
    <w:rsid w:val="002F2F8A"/>
    <w:rsid w:val="002F5D49"/>
    <w:rsid w:val="002F6FBB"/>
    <w:rsid w:val="003016E4"/>
    <w:rsid w:val="00306A5F"/>
    <w:rsid w:val="00307CDD"/>
    <w:rsid w:val="003125B9"/>
    <w:rsid w:val="00317BDF"/>
    <w:rsid w:val="0032020B"/>
    <w:rsid w:val="0032116A"/>
    <w:rsid w:val="003236A5"/>
    <w:rsid w:val="0032443E"/>
    <w:rsid w:val="00324695"/>
    <w:rsid w:val="00325BA7"/>
    <w:rsid w:val="00325F92"/>
    <w:rsid w:val="003362EB"/>
    <w:rsid w:val="00347D9E"/>
    <w:rsid w:val="003525B5"/>
    <w:rsid w:val="00353D6A"/>
    <w:rsid w:val="00353E13"/>
    <w:rsid w:val="00361D04"/>
    <w:rsid w:val="00364AC7"/>
    <w:rsid w:val="0037046A"/>
    <w:rsid w:val="00376DD1"/>
    <w:rsid w:val="00377EB2"/>
    <w:rsid w:val="00380572"/>
    <w:rsid w:val="00390407"/>
    <w:rsid w:val="003918AA"/>
    <w:rsid w:val="003968A7"/>
    <w:rsid w:val="003A0670"/>
    <w:rsid w:val="003A16E0"/>
    <w:rsid w:val="003A7211"/>
    <w:rsid w:val="003B1A70"/>
    <w:rsid w:val="003B3114"/>
    <w:rsid w:val="003B622B"/>
    <w:rsid w:val="003B6FE4"/>
    <w:rsid w:val="003C147F"/>
    <w:rsid w:val="003C1DA8"/>
    <w:rsid w:val="003C5206"/>
    <w:rsid w:val="003C5B86"/>
    <w:rsid w:val="003E0A9D"/>
    <w:rsid w:val="003E0B09"/>
    <w:rsid w:val="003E0EDA"/>
    <w:rsid w:val="003E37A1"/>
    <w:rsid w:val="003E7430"/>
    <w:rsid w:val="003F2CB5"/>
    <w:rsid w:val="003F6F3D"/>
    <w:rsid w:val="00400154"/>
    <w:rsid w:val="00412293"/>
    <w:rsid w:val="004209A3"/>
    <w:rsid w:val="004215B4"/>
    <w:rsid w:val="004234FB"/>
    <w:rsid w:val="00425050"/>
    <w:rsid w:val="00427425"/>
    <w:rsid w:val="00433CBA"/>
    <w:rsid w:val="00435C6F"/>
    <w:rsid w:val="004379CC"/>
    <w:rsid w:val="004401F7"/>
    <w:rsid w:val="004446F0"/>
    <w:rsid w:val="004446F9"/>
    <w:rsid w:val="00450F73"/>
    <w:rsid w:val="00452CBB"/>
    <w:rsid w:val="00457E69"/>
    <w:rsid w:val="00463131"/>
    <w:rsid w:val="004639CD"/>
    <w:rsid w:val="00464241"/>
    <w:rsid w:val="00464746"/>
    <w:rsid w:val="004653E4"/>
    <w:rsid w:val="00466A66"/>
    <w:rsid w:val="00474D55"/>
    <w:rsid w:val="004771C1"/>
    <w:rsid w:val="004872A6"/>
    <w:rsid w:val="00491E8E"/>
    <w:rsid w:val="00492F28"/>
    <w:rsid w:val="00494F47"/>
    <w:rsid w:val="00495B9A"/>
    <w:rsid w:val="004A107C"/>
    <w:rsid w:val="004A2F22"/>
    <w:rsid w:val="004A51E0"/>
    <w:rsid w:val="004A68DF"/>
    <w:rsid w:val="004B09B6"/>
    <w:rsid w:val="004B1396"/>
    <w:rsid w:val="004B5E1F"/>
    <w:rsid w:val="004C7ADA"/>
    <w:rsid w:val="004D0F5E"/>
    <w:rsid w:val="004D113A"/>
    <w:rsid w:val="004D1D54"/>
    <w:rsid w:val="004D48B1"/>
    <w:rsid w:val="004D5E16"/>
    <w:rsid w:val="004E056A"/>
    <w:rsid w:val="004E37F1"/>
    <w:rsid w:val="004E416E"/>
    <w:rsid w:val="004E7378"/>
    <w:rsid w:val="004F0F15"/>
    <w:rsid w:val="004F26DB"/>
    <w:rsid w:val="004F521B"/>
    <w:rsid w:val="004F6AF9"/>
    <w:rsid w:val="00505505"/>
    <w:rsid w:val="00514ADB"/>
    <w:rsid w:val="00516876"/>
    <w:rsid w:val="0052113B"/>
    <w:rsid w:val="0052253B"/>
    <w:rsid w:val="00522E63"/>
    <w:rsid w:val="00523091"/>
    <w:rsid w:val="00524F7A"/>
    <w:rsid w:val="00534F10"/>
    <w:rsid w:val="00542242"/>
    <w:rsid w:val="00544178"/>
    <w:rsid w:val="005448E6"/>
    <w:rsid w:val="00545462"/>
    <w:rsid w:val="00556E5B"/>
    <w:rsid w:val="00557037"/>
    <w:rsid w:val="005572EA"/>
    <w:rsid w:val="00565046"/>
    <w:rsid w:val="00565133"/>
    <w:rsid w:val="00565156"/>
    <w:rsid w:val="00566A5B"/>
    <w:rsid w:val="00570E37"/>
    <w:rsid w:val="00571545"/>
    <w:rsid w:val="00572EF4"/>
    <w:rsid w:val="00586CFC"/>
    <w:rsid w:val="0058785F"/>
    <w:rsid w:val="00593260"/>
    <w:rsid w:val="005A0E67"/>
    <w:rsid w:val="005A2989"/>
    <w:rsid w:val="005A7C50"/>
    <w:rsid w:val="005B17EE"/>
    <w:rsid w:val="005C0434"/>
    <w:rsid w:val="005C120F"/>
    <w:rsid w:val="005C25E5"/>
    <w:rsid w:val="005C3FE9"/>
    <w:rsid w:val="005C6B45"/>
    <w:rsid w:val="005C7BB0"/>
    <w:rsid w:val="005D08CC"/>
    <w:rsid w:val="005D2A28"/>
    <w:rsid w:val="005D5DF0"/>
    <w:rsid w:val="005D6EE5"/>
    <w:rsid w:val="005D700B"/>
    <w:rsid w:val="005E08C8"/>
    <w:rsid w:val="005E0DAF"/>
    <w:rsid w:val="005E292C"/>
    <w:rsid w:val="005E4517"/>
    <w:rsid w:val="005F24F5"/>
    <w:rsid w:val="006003A0"/>
    <w:rsid w:val="00600B28"/>
    <w:rsid w:val="00601678"/>
    <w:rsid w:val="006041CE"/>
    <w:rsid w:val="00610E74"/>
    <w:rsid w:val="00613E5C"/>
    <w:rsid w:val="00615486"/>
    <w:rsid w:val="006170F5"/>
    <w:rsid w:val="006177F7"/>
    <w:rsid w:val="00624460"/>
    <w:rsid w:val="00627ECD"/>
    <w:rsid w:val="006328A1"/>
    <w:rsid w:val="00634957"/>
    <w:rsid w:val="00640F90"/>
    <w:rsid w:val="00642180"/>
    <w:rsid w:val="00643AC6"/>
    <w:rsid w:val="0064797F"/>
    <w:rsid w:val="00650F49"/>
    <w:rsid w:val="0065400A"/>
    <w:rsid w:val="00661C5D"/>
    <w:rsid w:val="00665F4D"/>
    <w:rsid w:val="00671CA1"/>
    <w:rsid w:val="00677977"/>
    <w:rsid w:val="00677F61"/>
    <w:rsid w:val="00683C2E"/>
    <w:rsid w:val="00685065"/>
    <w:rsid w:val="00695D18"/>
    <w:rsid w:val="006A4814"/>
    <w:rsid w:val="006A561E"/>
    <w:rsid w:val="006B0128"/>
    <w:rsid w:val="006B3F74"/>
    <w:rsid w:val="006B4F95"/>
    <w:rsid w:val="006B6412"/>
    <w:rsid w:val="006B6A1A"/>
    <w:rsid w:val="006C39FB"/>
    <w:rsid w:val="006C43E1"/>
    <w:rsid w:val="006C4575"/>
    <w:rsid w:val="006C5D34"/>
    <w:rsid w:val="006C6597"/>
    <w:rsid w:val="006C7386"/>
    <w:rsid w:val="006D3F63"/>
    <w:rsid w:val="006E2423"/>
    <w:rsid w:val="006F03DD"/>
    <w:rsid w:val="006F0BA7"/>
    <w:rsid w:val="006F6007"/>
    <w:rsid w:val="00701C8D"/>
    <w:rsid w:val="00705425"/>
    <w:rsid w:val="00710026"/>
    <w:rsid w:val="007145F2"/>
    <w:rsid w:val="00715B7F"/>
    <w:rsid w:val="00721090"/>
    <w:rsid w:val="007237D9"/>
    <w:rsid w:val="007244AB"/>
    <w:rsid w:val="0072666C"/>
    <w:rsid w:val="00732BD6"/>
    <w:rsid w:val="00733B53"/>
    <w:rsid w:val="007362A7"/>
    <w:rsid w:val="00740CA6"/>
    <w:rsid w:val="00741CE2"/>
    <w:rsid w:val="00742C08"/>
    <w:rsid w:val="00746115"/>
    <w:rsid w:val="0074798B"/>
    <w:rsid w:val="0075125C"/>
    <w:rsid w:val="007571D5"/>
    <w:rsid w:val="007604A3"/>
    <w:rsid w:val="00761C25"/>
    <w:rsid w:val="0076282D"/>
    <w:rsid w:val="0076749B"/>
    <w:rsid w:val="00771A0B"/>
    <w:rsid w:val="0077294A"/>
    <w:rsid w:val="00776BDA"/>
    <w:rsid w:val="00777001"/>
    <w:rsid w:val="00780AC6"/>
    <w:rsid w:val="00783980"/>
    <w:rsid w:val="00787B7D"/>
    <w:rsid w:val="00787C19"/>
    <w:rsid w:val="007911DF"/>
    <w:rsid w:val="00792538"/>
    <w:rsid w:val="007932D4"/>
    <w:rsid w:val="00795C20"/>
    <w:rsid w:val="00795FFC"/>
    <w:rsid w:val="0079605C"/>
    <w:rsid w:val="00796A97"/>
    <w:rsid w:val="0079777E"/>
    <w:rsid w:val="007A0C7E"/>
    <w:rsid w:val="007A1B3F"/>
    <w:rsid w:val="007A3DAA"/>
    <w:rsid w:val="007A6972"/>
    <w:rsid w:val="007B5AF6"/>
    <w:rsid w:val="007B7449"/>
    <w:rsid w:val="007B7BD6"/>
    <w:rsid w:val="007C02FD"/>
    <w:rsid w:val="007C4659"/>
    <w:rsid w:val="007C5BA1"/>
    <w:rsid w:val="007C64BA"/>
    <w:rsid w:val="007D451B"/>
    <w:rsid w:val="007D6113"/>
    <w:rsid w:val="007E1C3F"/>
    <w:rsid w:val="007E61DA"/>
    <w:rsid w:val="007F2057"/>
    <w:rsid w:val="007F38EB"/>
    <w:rsid w:val="008116E0"/>
    <w:rsid w:val="0081177F"/>
    <w:rsid w:val="00813E05"/>
    <w:rsid w:val="0081408A"/>
    <w:rsid w:val="00814563"/>
    <w:rsid w:val="00814D1A"/>
    <w:rsid w:val="00823EB4"/>
    <w:rsid w:val="00824A21"/>
    <w:rsid w:val="008305F1"/>
    <w:rsid w:val="00830B97"/>
    <w:rsid w:val="00841C5B"/>
    <w:rsid w:val="00844A21"/>
    <w:rsid w:val="008476E8"/>
    <w:rsid w:val="008514F0"/>
    <w:rsid w:val="0085790D"/>
    <w:rsid w:val="008601BF"/>
    <w:rsid w:val="00863DA1"/>
    <w:rsid w:val="008660A6"/>
    <w:rsid w:val="00870CD9"/>
    <w:rsid w:val="00874C5A"/>
    <w:rsid w:val="0087726F"/>
    <w:rsid w:val="0088123B"/>
    <w:rsid w:val="00882913"/>
    <w:rsid w:val="00885FCB"/>
    <w:rsid w:val="0088643A"/>
    <w:rsid w:val="008872C6"/>
    <w:rsid w:val="00887361"/>
    <w:rsid w:val="008902C0"/>
    <w:rsid w:val="00895947"/>
    <w:rsid w:val="00896A19"/>
    <w:rsid w:val="008A1E31"/>
    <w:rsid w:val="008A45FD"/>
    <w:rsid w:val="008B1072"/>
    <w:rsid w:val="008B2473"/>
    <w:rsid w:val="008B2E9D"/>
    <w:rsid w:val="008B747B"/>
    <w:rsid w:val="008C14DA"/>
    <w:rsid w:val="008C68D5"/>
    <w:rsid w:val="008D16E5"/>
    <w:rsid w:val="008D3F6D"/>
    <w:rsid w:val="008D5B0D"/>
    <w:rsid w:val="008D74E4"/>
    <w:rsid w:val="008E04AC"/>
    <w:rsid w:val="008E69EC"/>
    <w:rsid w:val="008F1618"/>
    <w:rsid w:val="008F5E85"/>
    <w:rsid w:val="008F779A"/>
    <w:rsid w:val="00900B35"/>
    <w:rsid w:val="0090293E"/>
    <w:rsid w:val="00902FAD"/>
    <w:rsid w:val="00903FE9"/>
    <w:rsid w:val="00904500"/>
    <w:rsid w:val="0091219C"/>
    <w:rsid w:val="009175CB"/>
    <w:rsid w:val="00917BEC"/>
    <w:rsid w:val="00932F71"/>
    <w:rsid w:val="00937C07"/>
    <w:rsid w:val="009462A7"/>
    <w:rsid w:val="00956069"/>
    <w:rsid w:val="009563CB"/>
    <w:rsid w:val="00957FA6"/>
    <w:rsid w:val="00967205"/>
    <w:rsid w:val="009755FE"/>
    <w:rsid w:val="00980BA8"/>
    <w:rsid w:val="00980E40"/>
    <w:rsid w:val="00983FFE"/>
    <w:rsid w:val="00984A32"/>
    <w:rsid w:val="00986A0D"/>
    <w:rsid w:val="0098732E"/>
    <w:rsid w:val="00995DB7"/>
    <w:rsid w:val="009973F8"/>
    <w:rsid w:val="009A2511"/>
    <w:rsid w:val="009A65AF"/>
    <w:rsid w:val="009B3E69"/>
    <w:rsid w:val="009B5481"/>
    <w:rsid w:val="009B7B14"/>
    <w:rsid w:val="009C0994"/>
    <w:rsid w:val="009C37DC"/>
    <w:rsid w:val="009C6247"/>
    <w:rsid w:val="009C6B5A"/>
    <w:rsid w:val="009C7352"/>
    <w:rsid w:val="009D3E8F"/>
    <w:rsid w:val="009D4FCE"/>
    <w:rsid w:val="009D52B0"/>
    <w:rsid w:val="009E4746"/>
    <w:rsid w:val="009E63D0"/>
    <w:rsid w:val="009F02B2"/>
    <w:rsid w:val="009F08DE"/>
    <w:rsid w:val="009F4117"/>
    <w:rsid w:val="009F6241"/>
    <w:rsid w:val="00A01187"/>
    <w:rsid w:val="00A02A69"/>
    <w:rsid w:val="00A06D00"/>
    <w:rsid w:val="00A139AF"/>
    <w:rsid w:val="00A14E44"/>
    <w:rsid w:val="00A163E3"/>
    <w:rsid w:val="00A16679"/>
    <w:rsid w:val="00A16DC6"/>
    <w:rsid w:val="00A24ACC"/>
    <w:rsid w:val="00A25F60"/>
    <w:rsid w:val="00A30F50"/>
    <w:rsid w:val="00A337B2"/>
    <w:rsid w:val="00A40153"/>
    <w:rsid w:val="00A42D38"/>
    <w:rsid w:val="00A430F0"/>
    <w:rsid w:val="00A50ED2"/>
    <w:rsid w:val="00A52346"/>
    <w:rsid w:val="00A54E27"/>
    <w:rsid w:val="00A556C8"/>
    <w:rsid w:val="00A7155C"/>
    <w:rsid w:val="00A777C1"/>
    <w:rsid w:val="00A8249B"/>
    <w:rsid w:val="00A83257"/>
    <w:rsid w:val="00A837A6"/>
    <w:rsid w:val="00A86AB9"/>
    <w:rsid w:val="00A92CF1"/>
    <w:rsid w:val="00A92E24"/>
    <w:rsid w:val="00AA08C0"/>
    <w:rsid w:val="00AA1801"/>
    <w:rsid w:val="00AA34C6"/>
    <w:rsid w:val="00AA71A2"/>
    <w:rsid w:val="00AB097B"/>
    <w:rsid w:val="00AB1B45"/>
    <w:rsid w:val="00AB27C6"/>
    <w:rsid w:val="00AB5DF1"/>
    <w:rsid w:val="00AB5FB9"/>
    <w:rsid w:val="00AC02B2"/>
    <w:rsid w:val="00AC1F64"/>
    <w:rsid w:val="00AC23A9"/>
    <w:rsid w:val="00AC292D"/>
    <w:rsid w:val="00AC2F8A"/>
    <w:rsid w:val="00AC3011"/>
    <w:rsid w:val="00AC3BE1"/>
    <w:rsid w:val="00AC5DA4"/>
    <w:rsid w:val="00AD0CD9"/>
    <w:rsid w:val="00AD3C6D"/>
    <w:rsid w:val="00AD4CF9"/>
    <w:rsid w:val="00AD658B"/>
    <w:rsid w:val="00AE115E"/>
    <w:rsid w:val="00AE1859"/>
    <w:rsid w:val="00AF33F7"/>
    <w:rsid w:val="00AF43BA"/>
    <w:rsid w:val="00B01635"/>
    <w:rsid w:val="00B04279"/>
    <w:rsid w:val="00B04371"/>
    <w:rsid w:val="00B0622D"/>
    <w:rsid w:val="00B177C3"/>
    <w:rsid w:val="00B20848"/>
    <w:rsid w:val="00B242E5"/>
    <w:rsid w:val="00B26FF5"/>
    <w:rsid w:val="00B30469"/>
    <w:rsid w:val="00B40398"/>
    <w:rsid w:val="00B40B45"/>
    <w:rsid w:val="00B41F3D"/>
    <w:rsid w:val="00B42A33"/>
    <w:rsid w:val="00B456DD"/>
    <w:rsid w:val="00B54B8D"/>
    <w:rsid w:val="00B55D4C"/>
    <w:rsid w:val="00B5669D"/>
    <w:rsid w:val="00B67044"/>
    <w:rsid w:val="00B703E0"/>
    <w:rsid w:val="00B7174E"/>
    <w:rsid w:val="00B717D3"/>
    <w:rsid w:val="00B74DE3"/>
    <w:rsid w:val="00B81764"/>
    <w:rsid w:val="00B818F9"/>
    <w:rsid w:val="00B829A2"/>
    <w:rsid w:val="00B8583D"/>
    <w:rsid w:val="00B85E14"/>
    <w:rsid w:val="00BA0BF1"/>
    <w:rsid w:val="00BA5108"/>
    <w:rsid w:val="00BB05B3"/>
    <w:rsid w:val="00BB21AC"/>
    <w:rsid w:val="00BB2FCF"/>
    <w:rsid w:val="00BB6053"/>
    <w:rsid w:val="00BB6FA1"/>
    <w:rsid w:val="00BC36F5"/>
    <w:rsid w:val="00BD0653"/>
    <w:rsid w:val="00BD363F"/>
    <w:rsid w:val="00BD4278"/>
    <w:rsid w:val="00BD4D24"/>
    <w:rsid w:val="00BE0D1C"/>
    <w:rsid w:val="00BE32A6"/>
    <w:rsid w:val="00BF0D1C"/>
    <w:rsid w:val="00BF416E"/>
    <w:rsid w:val="00BF7661"/>
    <w:rsid w:val="00C01EB3"/>
    <w:rsid w:val="00C01F60"/>
    <w:rsid w:val="00C11511"/>
    <w:rsid w:val="00C1359F"/>
    <w:rsid w:val="00C16032"/>
    <w:rsid w:val="00C17006"/>
    <w:rsid w:val="00C2042A"/>
    <w:rsid w:val="00C249D7"/>
    <w:rsid w:val="00C31DF1"/>
    <w:rsid w:val="00C34724"/>
    <w:rsid w:val="00C36846"/>
    <w:rsid w:val="00C40AAA"/>
    <w:rsid w:val="00C40B9C"/>
    <w:rsid w:val="00C40DEF"/>
    <w:rsid w:val="00C4598B"/>
    <w:rsid w:val="00C4664E"/>
    <w:rsid w:val="00C46BEB"/>
    <w:rsid w:val="00C51089"/>
    <w:rsid w:val="00C5386D"/>
    <w:rsid w:val="00C54207"/>
    <w:rsid w:val="00C56A64"/>
    <w:rsid w:val="00C61611"/>
    <w:rsid w:val="00C62694"/>
    <w:rsid w:val="00C62C0A"/>
    <w:rsid w:val="00C72032"/>
    <w:rsid w:val="00C75016"/>
    <w:rsid w:val="00C82DED"/>
    <w:rsid w:val="00C87A8E"/>
    <w:rsid w:val="00C97590"/>
    <w:rsid w:val="00C97B86"/>
    <w:rsid w:val="00CA03BC"/>
    <w:rsid w:val="00CA1794"/>
    <w:rsid w:val="00CA313B"/>
    <w:rsid w:val="00CA402D"/>
    <w:rsid w:val="00CA7649"/>
    <w:rsid w:val="00CB0181"/>
    <w:rsid w:val="00CB30B0"/>
    <w:rsid w:val="00CB5480"/>
    <w:rsid w:val="00CB73E5"/>
    <w:rsid w:val="00CC2632"/>
    <w:rsid w:val="00CC446B"/>
    <w:rsid w:val="00CC49A4"/>
    <w:rsid w:val="00CD3B02"/>
    <w:rsid w:val="00CD4D39"/>
    <w:rsid w:val="00CD54DA"/>
    <w:rsid w:val="00CE5A4F"/>
    <w:rsid w:val="00CF10CD"/>
    <w:rsid w:val="00CF13E5"/>
    <w:rsid w:val="00CF34EE"/>
    <w:rsid w:val="00CF76E7"/>
    <w:rsid w:val="00CF7E88"/>
    <w:rsid w:val="00CF7FE0"/>
    <w:rsid w:val="00D01889"/>
    <w:rsid w:val="00D03214"/>
    <w:rsid w:val="00D03635"/>
    <w:rsid w:val="00D07213"/>
    <w:rsid w:val="00D10057"/>
    <w:rsid w:val="00D11B6E"/>
    <w:rsid w:val="00D142BF"/>
    <w:rsid w:val="00D14D31"/>
    <w:rsid w:val="00D15D8A"/>
    <w:rsid w:val="00D267A8"/>
    <w:rsid w:val="00D2748B"/>
    <w:rsid w:val="00D27EDB"/>
    <w:rsid w:val="00D31D1C"/>
    <w:rsid w:val="00D31EA4"/>
    <w:rsid w:val="00D3418B"/>
    <w:rsid w:val="00D37993"/>
    <w:rsid w:val="00D37A18"/>
    <w:rsid w:val="00D51F9C"/>
    <w:rsid w:val="00D53D69"/>
    <w:rsid w:val="00D55820"/>
    <w:rsid w:val="00D56D66"/>
    <w:rsid w:val="00D64B70"/>
    <w:rsid w:val="00D70CEA"/>
    <w:rsid w:val="00D72B4F"/>
    <w:rsid w:val="00D734EF"/>
    <w:rsid w:val="00D743FD"/>
    <w:rsid w:val="00D75C40"/>
    <w:rsid w:val="00D764EC"/>
    <w:rsid w:val="00D76C78"/>
    <w:rsid w:val="00D8212B"/>
    <w:rsid w:val="00D8317F"/>
    <w:rsid w:val="00D859B6"/>
    <w:rsid w:val="00D909EF"/>
    <w:rsid w:val="00D937FE"/>
    <w:rsid w:val="00D9667A"/>
    <w:rsid w:val="00D96A31"/>
    <w:rsid w:val="00D96F71"/>
    <w:rsid w:val="00DA04A2"/>
    <w:rsid w:val="00DA7ED1"/>
    <w:rsid w:val="00DB2A25"/>
    <w:rsid w:val="00DB3209"/>
    <w:rsid w:val="00DC4947"/>
    <w:rsid w:val="00DC4955"/>
    <w:rsid w:val="00DC53CF"/>
    <w:rsid w:val="00DD0FE2"/>
    <w:rsid w:val="00DD142B"/>
    <w:rsid w:val="00DD2C76"/>
    <w:rsid w:val="00DD35AC"/>
    <w:rsid w:val="00DD4D4E"/>
    <w:rsid w:val="00DD79D3"/>
    <w:rsid w:val="00DE0C28"/>
    <w:rsid w:val="00DE2A0F"/>
    <w:rsid w:val="00DE2F32"/>
    <w:rsid w:val="00DE4ECA"/>
    <w:rsid w:val="00DF0745"/>
    <w:rsid w:val="00DF2372"/>
    <w:rsid w:val="00DF3B83"/>
    <w:rsid w:val="00DF65C2"/>
    <w:rsid w:val="00E03F6A"/>
    <w:rsid w:val="00E04DCC"/>
    <w:rsid w:val="00E125FC"/>
    <w:rsid w:val="00E131EB"/>
    <w:rsid w:val="00E16611"/>
    <w:rsid w:val="00E221B5"/>
    <w:rsid w:val="00E24C13"/>
    <w:rsid w:val="00E30E38"/>
    <w:rsid w:val="00E320EA"/>
    <w:rsid w:val="00E34524"/>
    <w:rsid w:val="00E40394"/>
    <w:rsid w:val="00E4084C"/>
    <w:rsid w:val="00E40998"/>
    <w:rsid w:val="00E42BCD"/>
    <w:rsid w:val="00E45C44"/>
    <w:rsid w:val="00E469E8"/>
    <w:rsid w:val="00E541D2"/>
    <w:rsid w:val="00E55B43"/>
    <w:rsid w:val="00E55DCC"/>
    <w:rsid w:val="00E566D1"/>
    <w:rsid w:val="00E60745"/>
    <w:rsid w:val="00E67565"/>
    <w:rsid w:val="00E737EF"/>
    <w:rsid w:val="00E77889"/>
    <w:rsid w:val="00E77E9F"/>
    <w:rsid w:val="00E80D5E"/>
    <w:rsid w:val="00E8459B"/>
    <w:rsid w:val="00E86489"/>
    <w:rsid w:val="00E86E6F"/>
    <w:rsid w:val="00E87B28"/>
    <w:rsid w:val="00E95773"/>
    <w:rsid w:val="00E96A29"/>
    <w:rsid w:val="00E96EBC"/>
    <w:rsid w:val="00EA4E9F"/>
    <w:rsid w:val="00EA5A1A"/>
    <w:rsid w:val="00EA5CB1"/>
    <w:rsid w:val="00EA5CEF"/>
    <w:rsid w:val="00EB3FB0"/>
    <w:rsid w:val="00EB5523"/>
    <w:rsid w:val="00EB7EE1"/>
    <w:rsid w:val="00EC02C5"/>
    <w:rsid w:val="00EC0B1C"/>
    <w:rsid w:val="00EC6124"/>
    <w:rsid w:val="00EC6638"/>
    <w:rsid w:val="00EC7377"/>
    <w:rsid w:val="00EC77A5"/>
    <w:rsid w:val="00ED6464"/>
    <w:rsid w:val="00EE3696"/>
    <w:rsid w:val="00EE3BE2"/>
    <w:rsid w:val="00EF41E7"/>
    <w:rsid w:val="00EF4BFF"/>
    <w:rsid w:val="00F0398A"/>
    <w:rsid w:val="00F04888"/>
    <w:rsid w:val="00F07992"/>
    <w:rsid w:val="00F107AD"/>
    <w:rsid w:val="00F115A9"/>
    <w:rsid w:val="00F21707"/>
    <w:rsid w:val="00F225D3"/>
    <w:rsid w:val="00F22C46"/>
    <w:rsid w:val="00F271F8"/>
    <w:rsid w:val="00F307EA"/>
    <w:rsid w:val="00F316A8"/>
    <w:rsid w:val="00F33F67"/>
    <w:rsid w:val="00F41FB6"/>
    <w:rsid w:val="00F43497"/>
    <w:rsid w:val="00F53AF8"/>
    <w:rsid w:val="00F62987"/>
    <w:rsid w:val="00F6390A"/>
    <w:rsid w:val="00F64EE5"/>
    <w:rsid w:val="00F767DA"/>
    <w:rsid w:val="00F7769E"/>
    <w:rsid w:val="00F80761"/>
    <w:rsid w:val="00F8430C"/>
    <w:rsid w:val="00F87B9C"/>
    <w:rsid w:val="00F925A5"/>
    <w:rsid w:val="00F958A1"/>
    <w:rsid w:val="00F96724"/>
    <w:rsid w:val="00F97636"/>
    <w:rsid w:val="00F9786B"/>
    <w:rsid w:val="00FA1254"/>
    <w:rsid w:val="00FA2C63"/>
    <w:rsid w:val="00FA3218"/>
    <w:rsid w:val="00FA4D35"/>
    <w:rsid w:val="00FA5CAF"/>
    <w:rsid w:val="00FB3F68"/>
    <w:rsid w:val="00FB5544"/>
    <w:rsid w:val="00FB75D8"/>
    <w:rsid w:val="00FC030A"/>
    <w:rsid w:val="00FC1C02"/>
    <w:rsid w:val="00FC2363"/>
    <w:rsid w:val="00FC4BEE"/>
    <w:rsid w:val="00FC7EEB"/>
    <w:rsid w:val="00FD2A08"/>
    <w:rsid w:val="00FD3401"/>
    <w:rsid w:val="00FD6C94"/>
    <w:rsid w:val="00FE1371"/>
    <w:rsid w:val="00FE2FB4"/>
    <w:rsid w:val="00FE3C22"/>
    <w:rsid w:val="00FE412B"/>
    <w:rsid w:val="00FF2B0B"/>
    <w:rsid w:val="00FF53C4"/>
    <w:rsid w:val="00FF6753"/>
    <w:rsid w:val="013E61E2"/>
    <w:rsid w:val="01714FFD"/>
    <w:rsid w:val="01AD1E8B"/>
    <w:rsid w:val="03464C46"/>
    <w:rsid w:val="050718D8"/>
    <w:rsid w:val="05AC1976"/>
    <w:rsid w:val="07034093"/>
    <w:rsid w:val="07591FC8"/>
    <w:rsid w:val="08C57AAF"/>
    <w:rsid w:val="08DE60D5"/>
    <w:rsid w:val="08FF37DE"/>
    <w:rsid w:val="0D1C78C6"/>
    <w:rsid w:val="0F590587"/>
    <w:rsid w:val="10702A33"/>
    <w:rsid w:val="10F625D2"/>
    <w:rsid w:val="11D26752"/>
    <w:rsid w:val="12296A3A"/>
    <w:rsid w:val="123915D4"/>
    <w:rsid w:val="12DC5BF4"/>
    <w:rsid w:val="135F2437"/>
    <w:rsid w:val="1367781A"/>
    <w:rsid w:val="136E452B"/>
    <w:rsid w:val="138F5AA8"/>
    <w:rsid w:val="141F460B"/>
    <w:rsid w:val="143A54FE"/>
    <w:rsid w:val="14C61C02"/>
    <w:rsid w:val="14F253C8"/>
    <w:rsid w:val="155E69FB"/>
    <w:rsid w:val="165F0C7D"/>
    <w:rsid w:val="173F1C83"/>
    <w:rsid w:val="175653EE"/>
    <w:rsid w:val="17591B70"/>
    <w:rsid w:val="1760116E"/>
    <w:rsid w:val="19233133"/>
    <w:rsid w:val="1A165567"/>
    <w:rsid w:val="1A506350"/>
    <w:rsid w:val="1A524EDD"/>
    <w:rsid w:val="1B0721B1"/>
    <w:rsid w:val="1C5D4709"/>
    <w:rsid w:val="1C7F697A"/>
    <w:rsid w:val="1CCE6AC3"/>
    <w:rsid w:val="1CD017AA"/>
    <w:rsid w:val="1D5030CD"/>
    <w:rsid w:val="1E3A6B50"/>
    <w:rsid w:val="1E482D5B"/>
    <w:rsid w:val="1E492C55"/>
    <w:rsid w:val="20C85987"/>
    <w:rsid w:val="229E3429"/>
    <w:rsid w:val="24575689"/>
    <w:rsid w:val="247761CB"/>
    <w:rsid w:val="250A7A84"/>
    <w:rsid w:val="271021E0"/>
    <w:rsid w:val="276A4A10"/>
    <w:rsid w:val="27FC2B0A"/>
    <w:rsid w:val="2A822FD3"/>
    <w:rsid w:val="2B3C6FCE"/>
    <w:rsid w:val="2D0B2447"/>
    <w:rsid w:val="2D547854"/>
    <w:rsid w:val="2E8B2D0C"/>
    <w:rsid w:val="2EA517EB"/>
    <w:rsid w:val="2F7271FE"/>
    <w:rsid w:val="31375550"/>
    <w:rsid w:val="31EF1489"/>
    <w:rsid w:val="323E7977"/>
    <w:rsid w:val="32C043F9"/>
    <w:rsid w:val="33150BE9"/>
    <w:rsid w:val="33A2671E"/>
    <w:rsid w:val="344352E2"/>
    <w:rsid w:val="346D4BAB"/>
    <w:rsid w:val="35C0187C"/>
    <w:rsid w:val="367C3FFE"/>
    <w:rsid w:val="36EF152B"/>
    <w:rsid w:val="3899268D"/>
    <w:rsid w:val="39E6136C"/>
    <w:rsid w:val="39F36964"/>
    <w:rsid w:val="3B490C90"/>
    <w:rsid w:val="3BC97D35"/>
    <w:rsid w:val="3C3D06E1"/>
    <w:rsid w:val="3C7802FB"/>
    <w:rsid w:val="3C877CC9"/>
    <w:rsid w:val="3DE84BF6"/>
    <w:rsid w:val="3F2F2A0B"/>
    <w:rsid w:val="41142513"/>
    <w:rsid w:val="41812A45"/>
    <w:rsid w:val="41BB3118"/>
    <w:rsid w:val="41EC3875"/>
    <w:rsid w:val="42426BD9"/>
    <w:rsid w:val="424A2F3D"/>
    <w:rsid w:val="43266633"/>
    <w:rsid w:val="44062E86"/>
    <w:rsid w:val="44BC2C73"/>
    <w:rsid w:val="44C635B4"/>
    <w:rsid w:val="44C90F65"/>
    <w:rsid w:val="44CA7802"/>
    <w:rsid w:val="44F25771"/>
    <w:rsid w:val="453A5A4B"/>
    <w:rsid w:val="454471B5"/>
    <w:rsid w:val="45987603"/>
    <w:rsid w:val="45CE5439"/>
    <w:rsid w:val="46B04264"/>
    <w:rsid w:val="47B265C4"/>
    <w:rsid w:val="482A6DF4"/>
    <w:rsid w:val="4A81637B"/>
    <w:rsid w:val="4A917A42"/>
    <w:rsid w:val="4AC960E9"/>
    <w:rsid w:val="4B0E6E1E"/>
    <w:rsid w:val="4C0C6B91"/>
    <w:rsid w:val="4D290BE3"/>
    <w:rsid w:val="4D407434"/>
    <w:rsid w:val="4DA819E3"/>
    <w:rsid w:val="4DE134F6"/>
    <w:rsid w:val="4E2C783F"/>
    <w:rsid w:val="4F4500BD"/>
    <w:rsid w:val="50285D47"/>
    <w:rsid w:val="502D4C14"/>
    <w:rsid w:val="50672F54"/>
    <w:rsid w:val="50813ADB"/>
    <w:rsid w:val="50967DFF"/>
    <w:rsid w:val="51CC64BF"/>
    <w:rsid w:val="52666914"/>
    <w:rsid w:val="527F4BC1"/>
    <w:rsid w:val="528B50D1"/>
    <w:rsid w:val="52CC5BE8"/>
    <w:rsid w:val="53447B27"/>
    <w:rsid w:val="550016C9"/>
    <w:rsid w:val="554D0401"/>
    <w:rsid w:val="5556251B"/>
    <w:rsid w:val="5659248C"/>
    <w:rsid w:val="565A1975"/>
    <w:rsid w:val="56E4768E"/>
    <w:rsid w:val="56FC33A3"/>
    <w:rsid w:val="588B70D4"/>
    <w:rsid w:val="594D3663"/>
    <w:rsid w:val="5A9515A3"/>
    <w:rsid w:val="5AB521E6"/>
    <w:rsid w:val="5CDF1136"/>
    <w:rsid w:val="5CEA0497"/>
    <w:rsid w:val="5DE85332"/>
    <w:rsid w:val="5E4F19FC"/>
    <w:rsid w:val="5F864151"/>
    <w:rsid w:val="5FD41360"/>
    <w:rsid w:val="600912E0"/>
    <w:rsid w:val="60B93E2D"/>
    <w:rsid w:val="60C87CB3"/>
    <w:rsid w:val="61F17F3F"/>
    <w:rsid w:val="62571703"/>
    <w:rsid w:val="65744D05"/>
    <w:rsid w:val="66997FCC"/>
    <w:rsid w:val="66A67654"/>
    <w:rsid w:val="66D93700"/>
    <w:rsid w:val="670108B0"/>
    <w:rsid w:val="681D5F05"/>
    <w:rsid w:val="68452406"/>
    <w:rsid w:val="68DE016F"/>
    <w:rsid w:val="6A1C3B7E"/>
    <w:rsid w:val="6B8A68DB"/>
    <w:rsid w:val="6BCC5873"/>
    <w:rsid w:val="6C134940"/>
    <w:rsid w:val="6C870367"/>
    <w:rsid w:val="6E3E06FC"/>
    <w:rsid w:val="6F0A214C"/>
    <w:rsid w:val="6F4D1B2F"/>
    <w:rsid w:val="6FFE6B08"/>
    <w:rsid w:val="713C2CF1"/>
    <w:rsid w:val="71750F43"/>
    <w:rsid w:val="71CA5776"/>
    <w:rsid w:val="72340912"/>
    <w:rsid w:val="72581496"/>
    <w:rsid w:val="73FD6FA4"/>
    <w:rsid w:val="74C96CAB"/>
    <w:rsid w:val="753F3414"/>
    <w:rsid w:val="762742D8"/>
    <w:rsid w:val="763E429C"/>
    <w:rsid w:val="7643159A"/>
    <w:rsid w:val="765C2FE2"/>
    <w:rsid w:val="76951AE7"/>
    <w:rsid w:val="769E6516"/>
    <w:rsid w:val="771A29C0"/>
    <w:rsid w:val="78555907"/>
    <w:rsid w:val="79C3203D"/>
    <w:rsid w:val="7B59543A"/>
    <w:rsid w:val="7BE42D84"/>
    <w:rsid w:val="7E3A49F6"/>
    <w:rsid w:val="7E9975A5"/>
    <w:rsid w:val="7F3A7D85"/>
    <w:rsid w:val="7F922126"/>
    <w:rsid w:val="7FFC42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footer" w:semiHidden="0" w:qFormat="1"/>
    <w:lsdException w:name="caption" w:uiPriority="35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uiPriority="59"/>
    <w:lsdException w:name="Light Shading" w:semiHidden="0" w:uiPriority="60" w:unhideWhenUsed="0" w:qFormat="1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 w:qFormat="1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A561E"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uiPriority w:val="9"/>
    <w:qFormat/>
    <w:rsid w:val="006A561E"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6A561E"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6A561E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7">
    <w:name w:val="footnote reference"/>
    <w:basedOn w:val="a0"/>
    <w:uiPriority w:val="99"/>
    <w:semiHidden/>
    <w:unhideWhenUsed/>
    <w:rsid w:val="006A561E"/>
    <w:rPr>
      <w:vertAlign w:val="superscript"/>
    </w:rPr>
  </w:style>
  <w:style w:type="paragraph" w:styleId="a8">
    <w:name w:val="footnote text"/>
    <w:basedOn w:val="a"/>
    <w:uiPriority w:val="99"/>
    <w:semiHidden/>
    <w:unhideWhenUsed/>
    <w:qFormat/>
    <w:rsid w:val="006A561E"/>
    <w:pPr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semiHidden/>
    <w:unhideWhenUsed/>
    <w:rsid w:val="006A561E"/>
    <w:pPr>
      <w:tabs>
        <w:tab w:val="center" w:pos="4320"/>
        <w:tab w:val="right" w:pos="8640"/>
      </w:tabs>
      <w:spacing w:after="0" w:line="240" w:lineRule="auto"/>
    </w:pPr>
  </w:style>
  <w:style w:type="character" w:styleId="ab">
    <w:name w:val="Hyperlink"/>
    <w:basedOn w:val="a0"/>
    <w:uiPriority w:val="99"/>
    <w:unhideWhenUsed/>
    <w:qFormat/>
    <w:rsid w:val="006A561E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6A561E"/>
    <w:rPr>
      <w:rFonts w:ascii="Times New Roman" w:hAnsi="Times New Roman"/>
      <w:sz w:val="24"/>
    </w:rPr>
  </w:style>
  <w:style w:type="character" w:customStyle="1" w:styleId="aa">
    <w:name w:val="頁首 字元"/>
    <w:basedOn w:val="a0"/>
    <w:link w:val="a9"/>
    <w:uiPriority w:val="99"/>
    <w:semiHidden/>
    <w:rsid w:val="006A561E"/>
  </w:style>
  <w:style w:type="character" w:customStyle="1" w:styleId="a6">
    <w:name w:val="頁尾 字元"/>
    <w:basedOn w:val="a0"/>
    <w:link w:val="a5"/>
    <w:uiPriority w:val="99"/>
    <w:rsid w:val="006A561E"/>
    <w:rPr>
      <w:rFonts w:ascii="Times New Roman" w:hAnsi="Times New Roman"/>
      <w:sz w:val="24"/>
    </w:rPr>
  </w:style>
  <w:style w:type="paragraph" w:styleId="ad">
    <w:name w:val="List Paragraph"/>
    <w:basedOn w:val="a"/>
    <w:uiPriority w:val="34"/>
    <w:qFormat/>
    <w:rsid w:val="006A561E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qFormat/>
    <w:rsid w:val="006A561E"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sid w:val="006A561E"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rsid w:val="006A561E"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qFormat/>
    <w:rsid w:val="006A561E"/>
    <w:rPr>
      <w:rFonts w:ascii="Arial" w:eastAsiaTheme="minorEastAsia" w:hAnsi="Arial" w:cs="Arial"/>
      <w:sz w:val="28"/>
      <w:szCs w:val="28"/>
    </w:rPr>
  </w:style>
  <w:style w:type="character" w:customStyle="1" w:styleId="a4">
    <w:name w:val="註解方塊文字 字元"/>
    <w:basedOn w:val="a0"/>
    <w:link w:val="a3"/>
    <w:uiPriority w:val="99"/>
    <w:semiHidden/>
    <w:qFormat/>
    <w:rsid w:val="006A561E"/>
    <w:rPr>
      <w:rFonts w:ascii="PMingLiU" w:eastAsia="PMingLiU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nchanghsu@gmail.com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orcid.org/0000-0002-6607-4382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199F8A0-1B88-4ED7-A427-A80CACF2B1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</Pages>
  <Words>5415</Words>
  <Characters>30872</Characters>
  <Application>Microsoft Office Word</Application>
  <DocSecurity>0</DocSecurity>
  <Lines>257</Lines>
  <Paragraphs>72</Paragraphs>
  <ScaleCrop>false</ScaleCrop>
  <Company>.</Company>
  <LinksUpToDate>false</LinksUpToDate>
  <CharactersWithSpaces>3621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798</cp:revision>
  <cp:lastPrinted>2021-05-23T04:37:00Z</cp:lastPrinted>
  <dcterms:created xsi:type="dcterms:W3CDTF">2021-05-22T14:27:00Z</dcterms:created>
  <dcterms:modified xsi:type="dcterms:W3CDTF">2022-03-12T16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029</vt:lpwstr>
  </property>
  <property fmtid="{D5CDD505-2E9C-101B-9397-08002B2CF9AE}" pid="3" name="ICV">
    <vt:lpwstr>18A2DFEAA8AA436288093FD4C93BBD0A</vt:lpwstr>
  </property>
</Properties>
</file>